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753EF" w:rsidRDefault="00F753EF" w:rsidP="00F753EF">
      <w:pPr>
        <w:pStyle w:val="berschrift1"/>
      </w:pPr>
      <w:r>
        <w:t>Background</w:t>
      </w:r>
    </w:p>
    <w:p w:rsidR="00F753EF" w:rsidRPr="00301772" w:rsidRDefault="00F753EF" w:rsidP="00F753EF">
      <w:pPr>
        <w:ind w:firstLine="0"/>
      </w:pPr>
      <w:r>
        <w:t xml:space="preserve">To provide a general understanding of big data and </w:t>
      </w:r>
      <w:proofErr w:type="spellStart"/>
      <w:r>
        <w:t>microservices</w:t>
      </w:r>
      <w:proofErr w:type="spellEnd"/>
      <w:r>
        <w:t>, this section provides a brief overview of both concepts.</w:t>
      </w:r>
    </w:p>
    <w:p w:rsidR="00F753EF" w:rsidRPr="00301772" w:rsidRDefault="00F753EF" w:rsidP="00F753EF">
      <w:pPr>
        <w:pStyle w:val="berschrift2"/>
      </w:pPr>
      <w:r w:rsidRPr="00301772">
        <w:t>Big Data</w:t>
      </w:r>
    </w:p>
    <w:p w:rsidR="00660D8E" w:rsidRDefault="00E53BD3" w:rsidP="00F753EF">
      <w:pPr>
        <w:ind w:firstLine="0"/>
      </w:pPr>
      <w:r>
        <w:t>Since its inception</w:t>
      </w:r>
      <w:r w:rsidR="00B74952">
        <w:t xml:space="preserve"> </w:t>
      </w:r>
      <w:sdt>
        <w:sdtPr>
          <w:alias w:val="To edit, see citavi.com/edit"/>
          <w:tag w:val="CitaviPlaceholder#d71a3d85-fdb8-422a-88f2-e991d05f4aa1"/>
          <w:id w:val="379988036"/>
          <w:placeholder>
            <w:docPart w:val="DefaultPlaceholder_-1854013440"/>
          </w:placeholder>
        </w:sdtPr>
        <w:sdtEndPr/>
        <w:sdtContent>
          <w:r w:rsidR="00B74952">
            <w:fldChar w:fldCharType="begin"/>
          </w:r>
          <w:r w:rsidR="00B7495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M4ZDA4LTM2MGItNDNhMS05N2I5LTY3YjZmNGQxNzU3NSIsIlJhbmdlTGVuZ3RoIjoxNCwiUmVmZXJlbmNlSWQiOiI4ZTE5YTJhYy1jNWRmLTQyMTAtYjgzMi1lM2IyOTA5ZmRi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EzOS9zc3JuLjIxNTI0MjEiLCJVcmlTdHJpbmciOiJodHRwczovL2RvaS5vcmcvMTAuMjEzOS9zc3JuLjIxNTI0M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}</w:instrText>
          </w:r>
          <w:r w:rsidR="00B74952">
            <w:fldChar w:fldCharType="separate"/>
          </w:r>
          <w:r w:rsidR="00D03EEF">
            <w:t>(Diebold 2012)</w:t>
          </w:r>
          <w:r w:rsidR="00B74952">
            <w:fldChar w:fldCharType="end"/>
          </w:r>
        </w:sdtContent>
      </w:sdt>
      <w:r>
        <w:t xml:space="preserve">, the term big data underwent a remarkable evolution. In the beginning, it </w:t>
      </w:r>
      <w:proofErr w:type="gramStart"/>
      <w:r>
        <w:t>was primarily used</w:t>
      </w:r>
      <w:proofErr w:type="gramEnd"/>
      <w:r>
        <w:t xml:space="preserve"> as a synonym for large data that are hard to handle for the established </w:t>
      </w:r>
      <w:r w:rsidRPr="00301772">
        <w:t>relational databases and technologies</w:t>
      </w:r>
      <w:r>
        <w:t xml:space="preserve">. Yet, nowadays it comprises a plethora of </w:t>
      </w:r>
      <w:r w:rsidRPr="00301772">
        <w:t xml:space="preserve">advanced data characteristics, technologies, paradigms and methods </w:t>
      </w:r>
      <w:sdt>
        <w:sdtPr>
          <w:alias w:val="To edit, see citavi.com/edit"/>
          <w:tag w:val="CitaviPlaceholder#06f4c006-84ed-4e29-83ef-fde355d58031"/>
          <w:id w:val="1660581174"/>
          <w:placeholder>
            <w:docPart w:val="08EDE4F2F33541CFAE707349B975DA80"/>
          </w:placeholder>
        </w:sdtPr>
        <w:sdtEndPr/>
        <w:sdtContent>
          <w:r w:rsidRPr="00301772">
            <w:rPr>
              <w:noProof/>
            </w:rPr>
            <w:fldChar w:fldCharType="begin"/>
          </w:r>
          <w:r w:rsidR="00CE3466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YmM0OTc0LTg5ZGUtNDE5MC04ZWMwLTE2MTM1OTY1YjkxZCIsIlJhbmdlTGVuZ3RoIjoxOSwiUmVmZXJlbmNlSWQiOiI5MmI5YmEyZS03MDNhLTQ0MTktODhjZi0yZDFhNTAyMDY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zk3OC0zLTY1OC0xNzM0NS02XzcxLTEiLCJVcmlTdHJpbmciOiJodHRwczovL2RvaS5vcmcvMTAuMTAwNy85NzgtMy02NTgtMTczNDUtNl83MS0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zLTY1OC0xNzM0NS02IiwiVXJpU3RyaW5nIjoiaHR0cHM6Ly9kb2kub3JnLzEwLjEwMDcvOTc4LTMtNjU4LTE3MzQ1L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}</w:instrText>
          </w:r>
          <w:r w:rsidRPr="00301772">
            <w:rPr>
              <w:noProof/>
            </w:rPr>
            <w:fldChar w:fldCharType="separate"/>
          </w:r>
          <w:r w:rsidR="00CE3466">
            <w:rPr>
              <w:noProof/>
            </w:rPr>
            <w:t>(Volk et al. 2020b)</w:t>
          </w:r>
          <w:r w:rsidRPr="00301772">
            <w:rPr>
              <w:noProof/>
            </w:rPr>
            <w:fldChar w:fldCharType="end"/>
          </w:r>
        </w:sdtContent>
      </w:sdt>
      <w:r w:rsidR="00B74952">
        <w:t xml:space="preserve">. Further, even though the corresponding research community is highly active </w:t>
      </w:r>
      <w:sdt>
        <w:sdtPr>
          <w:alias w:val="To edit, see citavi.com/edit"/>
          <w:tag w:val="CitaviPlaceholder#18b54526-5ae6-4c72-8c30-23ff77fe761b"/>
          <w:id w:val="-843084168"/>
          <w:placeholder>
            <w:docPart w:val="DefaultPlaceholder_-1854013440"/>
          </w:placeholder>
        </w:sdtPr>
        <w:sdtEndPr/>
        <w:sdtContent>
          <w:r w:rsidR="00B74952">
            <w:fldChar w:fldCharType="begin"/>
          </w:r>
          <w:r w:rsidR="00B7495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hYjI3OWUwLTI4OWQtNDYxNy04NTM0LWFkNzNhZGIzOGYxYyIsIlJhbmdlTGVuZ3RoIjoyMSwiUmVmZXJlbmNlSWQiOiJkNzBmNGI5Yi1mYTdlLTRiOTItYjlkOC0yZjM5MWVhYWM1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pbmZvMTEwMjAwNjkiLCJVcmlTdHJpbmciOiJodHRwczovL2RvaS5vcmcvMTAuMzM5MC9pbmZvMTEwMjAw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}</w:instrText>
          </w:r>
          <w:r w:rsidR="00B74952">
            <w:fldChar w:fldCharType="separate"/>
          </w:r>
          <w:r w:rsidR="00D03EEF">
            <w:t>(Parlina et al. 2020)</w:t>
          </w:r>
          <w:r w:rsidR="00B74952">
            <w:fldChar w:fldCharType="end"/>
          </w:r>
        </w:sdtContent>
      </w:sdt>
      <w:r w:rsidR="00B74952">
        <w:t xml:space="preserve">, there is still no universally applied definition for the term. Instead, many rather similar ones exist that deviate in certain details </w:t>
      </w:r>
      <w:sdt>
        <w:sdtPr>
          <w:alias w:val="To edit, see citavi.com/edit"/>
          <w:tag w:val="CitaviPlaceholder#d1a5ce1c-0862-4456-8e22-21ee07bfaf8b"/>
          <w:id w:val="388849560"/>
          <w:placeholder>
            <w:docPart w:val="DefaultPlaceholder_-1854013440"/>
          </w:placeholder>
        </w:sdtPr>
        <w:sdtEndPr/>
        <w:sdtContent>
          <w:r w:rsidR="00B74952">
            <w:fldChar w:fldCharType="begin"/>
          </w:r>
          <w:r w:rsidR="00CE346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MzdjMmY1LTZlM2QtNDlmYi1iZTkyLWI5N2E5MzQ4NWFjOSIsIlJhbmdlTGVuZ3RoIjoxOSwiUmVmZXJlbmNlSWQiOiI5MmI5YmEyZS03MDNhLTQ0MTktODhjZi0yZDFhNTAyMDY0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zk3OC0zLTY1OC0xNzM0NS02XzcxLTEiLCJVcmlTdHJpbmciOiJodHRwczovL2RvaS5vcmcvMTAuMTAwNy85NzgtMy02NTgtMTczNDUtNl83MS0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zLTY1OC0xNzM0NS02IiwiVXJpU3RyaW5nIjoiaHR0cHM6Ly9kb2kub3JnLzEwLjEwMDcvOTc4LTMtNjU4LTE3MzQ1L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}</w:instrText>
          </w:r>
          <w:r w:rsidR="00B74952">
            <w:fldChar w:fldCharType="separate"/>
          </w:r>
          <w:r w:rsidR="00CE3466">
            <w:t>(Volk et al. 2020b)</w:t>
          </w:r>
          <w:r w:rsidR="00B74952">
            <w:fldChar w:fldCharType="end"/>
          </w:r>
        </w:sdtContent>
      </w:sdt>
      <w:r w:rsidR="00B74952">
        <w:t>.</w:t>
      </w:r>
      <w:r w:rsidR="000C566B">
        <w:t xml:space="preserve"> However, the definition provided by the </w:t>
      </w:r>
      <w:r w:rsidR="00B6511A" w:rsidRPr="00B6511A">
        <w:t>National Institute of Standards and Technology</w:t>
      </w:r>
      <w:r w:rsidR="00B6511A">
        <w:t xml:space="preserve"> (NIST) is widely used and was </w:t>
      </w:r>
      <w:proofErr w:type="gramStart"/>
      <w:r w:rsidR="00B6511A">
        <w:t>therefore also</w:t>
      </w:r>
      <w:proofErr w:type="gramEnd"/>
      <w:r w:rsidR="00B6511A">
        <w:t xml:space="preserve"> chosen for this paper. It states that </w:t>
      </w:r>
      <w:r w:rsidR="00B6511A" w:rsidRPr="00301772">
        <w:t>big data “consists of extensive datasets - primarily in the characteristics of volume, variety, velocity, and/or variability - that require a scalable architecture for efficient storage, manipulation, and analysis” </w:t>
      </w:r>
      <w:sdt>
        <w:sdtPr>
          <w:alias w:val="To edit, see citavi.com/edit"/>
          <w:tag w:val="CitaviPlaceholder#d040e712-b7ad-4467-b776-2d5bb66bab4e"/>
          <w:id w:val="688954336"/>
          <w:placeholder>
            <w:docPart w:val="BA68448E07C646808E89C7B7C5B2CF94"/>
          </w:placeholder>
        </w:sdtPr>
        <w:sdtEndPr/>
        <w:sdtContent>
          <w:r w:rsidR="00B6511A" w:rsidRPr="00301772">
            <w:rPr>
              <w:noProof/>
            </w:rPr>
            <w:fldChar w:fldCharType="begin"/>
          </w:r>
          <w:r w:rsidR="00053D6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xODkzYzAwLWYyNjktNGY5MS05YzMzLWYyMGY3ZDhiNTQ5ZiIsIlJhbmdlTGVuZ3RoIjoyMiwiUmVmZXJlbmNlSWQiOiIwMzU1MzEzZi03N2U4LTQxYjItYjY3Yi1kNDA1ZTAxNmU5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ZG9pLm9yZy8xMC42MDI4L05JU1QuU1AuMTUwMC0xcjIiLCJVcmlTdHJpbmciOiJodHRwczovL2RvaS5vcmcvMTAuNjAyOC9OSVNULlNQLjE1MDAtMX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}</w:instrText>
          </w:r>
          <w:r w:rsidR="00B6511A" w:rsidRPr="00301772">
            <w:rPr>
              <w:noProof/>
            </w:rPr>
            <w:fldChar w:fldCharType="separate"/>
          </w:r>
          <w:r w:rsidR="00053D63">
            <w:rPr>
              <w:noProof/>
            </w:rPr>
            <w:t>(Chang and Grady 2019)</w:t>
          </w:r>
          <w:r w:rsidR="00B6511A" w:rsidRPr="00301772">
            <w:rPr>
              <w:noProof/>
            </w:rPr>
            <w:fldChar w:fldCharType="end"/>
          </w:r>
        </w:sdtContent>
      </w:sdt>
      <w:r w:rsidR="00B6511A" w:rsidRPr="00301772">
        <w:t>.</w:t>
      </w:r>
    </w:p>
    <w:p w:rsidR="00660D8E" w:rsidRDefault="00660D8E" w:rsidP="00660D8E">
      <w:r>
        <w:t xml:space="preserve">In this context, the term </w:t>
      </w:r>
      <w:r w:rsidRPr="00301772">
        <w:t>volume refers to the size and number of</w:t>
      </w:r>
      <w:r>
        <w:t xml:space="preserve"> the</w:t>
      </w:r>
      <w:r w:rsidRPr="00301772">
        <w:t xml:space="preserve"> elements </w:t>
      </w:r>
      <w:r>
        <w:t>that have to be processed.</w:t>
      </w:r>
      <w:r w:rsidRPr="00301772">
        <w:t xml:space="preserve"> </w:t>
      </w:r>
      <w:r>
        <w:t>V</w:t>
      </w:r>
      <w:r w:rsidRPr="00301772">
        <w:t xml:space="preserve">ariety </w:t>
      </w:r>
      <w:r w:rsidR="006D35A5">
        <w:t xml:space="preserve">describes </w:t>
      </w:r>
      <w:r w:rsidRPr="00301772">
        <w:t xml:space="preserve">the </w:t>
      </w:r>
      <w:r w:rsidR="006D35A5">
        <w:t>format</w:t>
      </w:r>
      <w:r w:rsidRPr="00301772">
        <w:t xml:space="preserve"> of</w:t>
      </w:r>
      <w:r w:rsidR="006D35A5">
        <w:t xml:space="preserve"> the</w:t>
      </w:r>
      <w:r w:rsidRPr="00301772">
        <w:t xml:space="preserve"> data</w:t>
      </w:r>
      <w:r w:rsidR="006D35A5">
        <w:t xml:space="preserve"> that can be structured,</w:t>
      </w:r>
      <w:r w:rsidRPr="00301772">
        <w:t xml:space="preserve"> semi-structured or</w:t>
      </w:r>
      <w:r w:rsidR="006D35A5">
        <w:t xml:space="preserve"> unstructured</w:t>
      </w:r>
      <w:r w:rsidRPr="00301772">
        <w:t xml:space="preserve">. </w:t>
      </w:r>
      <w:r w:rsidR="006D35A5">
        <w:t>V</w:t>
      </w:r>
      <w:r w:rsidRPr="00301772">
        <w:t xml:space="preserve">elocity describes the speed at which the data is </w:t>
      </w:r>
      <w:r w:rsidR="006D35A5">
        <w:t>captured or needs to be</w:t>
      </w:r>
      <w:r w:rsidRPr="00301772">
        <w:t xml:space="preserve"> processed </w:t>
      </w:r>
      <w:sdt>
        <w:sdtPr>
          <w:alias w:val="To edit, see citavi.com/edit"/>
          <w:tag w:val="CitaviPlaceholder#da73b86e-4f6f-4289-8fef-740e74d730f1"/>
          <w:id w:val="1924595207"/>
          <w:placeholder>
            <w:docPart w:val="FB44AFEAEA0D46C1B52C88039459E1E4"/>
          </w:placeholder>
        </w:sdtPr>
        <w:sdtEndPr/>
        <w:sdtContent>
          <w:r w:rsidRPr="00301772">
            <w:rPr>
              <w:noProof/>
            </w:rPr>
            <w:fldChar w:fldCharType="begin"/>
          </w:r>
          <w:r w:rsidR="00053D6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4NGJhZDhlLTk5ZGItNGM1OC05MTBkLTg2N2NiZWE5MWFhOCIsIlJhbmdlTGVuZ3RoIjoyNSwiUmVmZXJlbmNlSWQiOiJmYTIxYmNjNi1iZTM4LTQwNjQtOGZmNi1lOGE4YTcwNGNkZ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aWppbmZvbWd0LjIwMTQuMTAuMDA3IiwiVXJpU3RyaW5nIjoiaHR0cHM6Ly9kb2kub3JnLzEwLjEwMTYvai5pamluZm9tZ3QuMjAxNC4xMC4wMD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}</w:instrText>
          </w:r>
          <w:r w:rsidRPr="00301772">
            <w:rPr>
              <w:noProof/>
            </w:rPr>
            <w:fldChar w:fldCharType="separate"/>
          </w:r>
          <w:r w:rsidR="00053D63">
            <w:rPr>
              <w:noProof/>
            </w:rPr>
            <w:t>(Gandomi and Haider 2015)</w:t>
          </w:r>
          <w:r w:rsidRPr="00301772">
            <w:rPr>
              <w:noProof/>
            </w:rPr>
            <w:fldChar w:fldCharType="end"/>
          </w:r>
        </w:sdtContent>
      </w:sdt>
      <w:r w:rsidRPr="00301772">
        <w:t xml:space="preserve">. </w:t>
      </w:r>
      <w:r w:rsidR="006D35A5">
        <w:t>Finally</w:t>
      </w:r>
      <w:r w:rsidRPr="00301772">
        <w:t xml:space="preserve">, the variability </w:t>
      </w:r>
      <w:r w:rsidR="006D35A5">
        <w:t>indicates</w:t>
      </w:r>
      <w:r w:rsidRPr="00301772">
        <w:t xml:space="preserve"> changes</w:t>
      </w:r>
      <w:r w:rsidR="006D35A5">
        <w:t xml:space="preserve"> regarding the other characteristics</w:t>
      </w:r>
      <w:r w:rsidRPr="00301772">
        <w:t xml:space="preserve"> </w:t>
      </w:r>
      <w:r w:rsidR="006D35A5">
        <w:t>that</w:t>
      </w:r>
      <w:r w:rsidRPr="00301772">
        <w:t xml:space="preserve"> may occur </w:t>
      </w:r>
      <w:r w:rsidR="006D35A5">
        <w:t>over time</w:t>
      </w:r>
      <w:r w:rsidRPr="00301772">
        <w:t xml:space="preserve"> </w:t>
      </w:r>
      <w:sdt>
        <w:sdtPr>
          <w:alias w:val="To edit, see citavi.com/edit"/>
          <w:tag w:val="CitaviPlaceholder#f915af37-e95a-4a87-abee-6551d40f4184"/>
          <w:id w:val="-1237242419"/>
          <w:placeholder>
            <w:docPart w:val="FB44AFEAEA0D46C1B52C88039459E1E4"/>
          </w:placeholder>
        </w:sdtPr>
        <w:sdtEndPr/>
        <w:sdtContent>
          <w:r w:rsidRPr="00301772">
            <w:rPr>
              <w:noProof/>
            </w:rPr>
            <w:fldChar w:fldCharType="begin"/>
          </w:r>
          <w:r w:rsidR="00053D6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2ZWRkOGNjLTJlNDgtNDJlOS1hNmNmLTFiYzY5NTIxMDVjYyIsIlJhbmdlTGVuZ3RoIjoyMiwiUmVmZXJlbmNlSWQiOiIwMzU1MzEzZi03N2U4LTQxYjItYjY3Yi1kNDA1ZTAxNmU5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ZG9pLm9yZy8xMC42MDI4L05JU1QuU1AuMTUwMC0xcjIiLCJVcmlTdHJpbmciOiJodHRwczovL2RvaS5vcmcvMTAuNjAyOC9OSVNULlNQLjE1MDAtMX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}</w:instrText>
          </w:r>
          <w:r w:rsidRPr="00301772">
            <w:rPr>
              <w:noProof/>
            </w:rPr>
            <w:fldChar w:fldCharType="separate"/>
          </w:r>
          <w:r w:rsidR="00053D63">
            <w:rPr>
              <w:noProof/>
            </w:rPr>
            <w:t>(Chang and Grady 2019)</w:t>
          </w:r>
          <w:r w:rsidRPr="00301772">
            <w:rPr>
              <w:noProof/>
            </w:rPr>
            <w:fldChar w:fldCharType="end"/>
          </w:r>
        </w:sdtContent>
      </w:sdt>
      <w:r w:rsidRPr="00301772">
        <w:t>.</w:t>
      </w:r>
    </w:p>
    <w:p w:rsidR="00D03EEF" w:rsidRDefault="00D03EEF" w:rsidP="00660D8E">
      <w:r>
        <w:t xml:space="preserve">When it comes to the implementation and deployment of big data applications, there are still </w:t>
      </w:r>
      <w:r w:rsidRPr="00301772">
        <w:t>various challenges</w:t>
      </w:r>
      <w:r>
        <w:t xml:space="preserve"> that thwart their adoption by organizations</w:t>
      </w:r>
      <w:r w:rsidRPr="00301772">
        <w:t xml:space="preserve">. </w:t>
      </w:r>
      <w:r>
        <w:t>Besides a shortage of qualified experts to build and run the systems</w:t>
      </w:r>
      <w:r w:rsidRPr="00301772">
        <w:t xml:space="preserve"> </w:t>
      </w:r>
      <w:sdt>
        <w:sdtPr>
          <w:alias w:val="To edit, see citavi.com/edit"/>
          <w:tag w:val="CitaviPlaceholder#00b785c1-18a3-41fa-84d5-4cba359ec140"/>
          <w:id w:val="1917136340"/>
          <w:placeholder>
            <w:docPart w:val="7575AF3E4E4B4E77A148394A719923A1"/>
          </w:placeholder>
        </w:sdtPr>
        <w:sdtEndPr/>
        <w:sdtContent>
          <w:r w:rsidRPr="00301772">
            <w:rPr>
              <w:noProof/>
            </w:rPr>
            <w:fldChar w:fldCharType="begin"/>
          </w:r>
          <w:r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3OWNmNzFlLTUxZDMtNDUyNy04ZTAyLWQzNzJiMzIwMTdiZSIsIlJhbmdlTGVuZ3RoIjoyMiwiUmVmZXJlbmNlSWQiOiJmMDY0NWJlYy1iOTBjLTQzYmMtOWNiMi01ZDcwNDI4ZGRkY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g4NzQ0MTcuMjAxNy4xMjg5MzU0IiwiVXJpU3RyaW5nIjoiaHR0cHM6Ly9kb2kub3JnLzEwLjEwODAvMDg4NzQ0MTcuMjAxNy4xMjg5MzU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}</w:instrText>
          </w:r>
          <w:r w:rsidRPr="00301772">
            <w:rPr>
              <w:noProof/>
            </w:rPr>
            <w:fldChar w:fldCharType="separate"/>
          </w:r>
          <w:r>
            <w:rPr>
              <w:noProof/>
            </w:rPr>
            <w:t>(Gardiner et al. 2018)</w:t>
          </w:r>
          <w:r w:rsidRPr="00301772">
            <w:rPr>
              <w:noProof/>
            </w:rPr>
            <w:fldChar w:fldCharType="end"/>
          </w:r>
        </w:sdtContent>
      </w:sdt>
      <w:r w:rsidRPr="00301772">
        <w:t xml:space="preserve">, the </w:t>
      </w:r>
      <w:r>
        <w:t>design</w:t>
      </w:r>
      <w:r w:rsidRPr="00301772">
        <w:t>, engineering</w:t>
      </w:r>
      <w:r>
        <w:t>,</w:t>
      </w:r>
      <w:r w:rsidRPr="00301772">
        <w:t xml:space="preserve"> and integration of </w:t>
      </w:r>
      <w:r>
        <w:t xml:space="preserve">the corresponding </w:t>
      </w:r>
      <w:r w:rsidRPr="00301772">
        <w:t xml:space="preserve">architectures represents a cumbersome task </w:t>
      </w:r>
      <w:sdt>
        <w:sdtPr>
          <w:alias w:val="To edit, see citavi.com/edit"/>
          <w:tag w:val="CitaviPlaceholder#0f0dbfd1-ac5c-436a-96d6-378ff382a81b"/>
          <w:id w:val="2010403717"/>
          <w:placeholder>
            <w:docPart w:val="7575AF3E4E4B4E77A148394A719923A1"/>
          </w:placeholder>
        </w:sdtPr>
        <w:sdtEndPr/>
        <w:sdtContent>
          <w:r w:rsidRPr="00301772">
            <w:rPr>
              <w:noProof/>
            </w:rPr>
            <w:fldChar w:fldCharType="begin"/>
          </w:r>
          <w:r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wNmRlN2FhLWZjNzgtNGMzNC1hZGEzLTU3NDRkMmVlZDQzOSIsIlJhbmdlTGVuZ3RoIjoxOCwiUmVmZXJlbmNlSWQiOiJjNzAyZDQyMC03NDExLTRiZmUtOTRmOS1iMTI2ZmFiZTY1M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NjaXRlcHJlc3Mub3JnL0RpZ2l0YWxMaWJyYXJ5L0xpbmsuYXNweD9kb2k9MTAuNTIyMC8wMDA3NzQ4ODAzNTEwMzU4IiwiVXJpU3RyaW5nIjoiaHR0cDovL3d3dy5zY2l0ZXByZXNzLm9yZy9EaWdpdGFsTGlicmFyeS9MaW5rLmFzcHg/ZG9pPTEwLjUyMjAvMDAwNzc0ODgwMzUxMDM1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s0N3Rud2NhaDdzNXlpa2g4aXdoNWY2Z3k4eHRiZXNkbTZycSIsIkNyZWF0ZWRPbiI6IjIwMjItMDgtMTNUMTU6MzY6NDlaIiwiTW9kaWZpZWRCeSI6Ims0N3Rud2NhaDdzNXlpa2g4aXdoNWY2Z3k4eHRiZXNkbTZycSIsIklkIjoiZDMwNTg2MTctZDAxZC00MTRlLThmMzMtMTNiOGFlODU3MzQ4IiwiTW9kaWZpZWRPbiI6IjIwMjItMDgtMTNUMTU6MzY6NDl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A3NzQ4ODAzNTEwMzU4IiwiVXJpU3RyaW5nIjoiaHR0cHM6Ly9kb2kub3JnLzEwLjUyMjAvMDAwNzc0ODgwMzUxMDM1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zNjktOC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}</w:instrText>
          </w:r>
          <w:r w:rsidRPr="00301772">
            <w:rPr>
              <w:noProof/>
            </w:rPr>
            <w:fldChar w:fldCharType="separate"/>
          </w:r>
          <w:r>
            <w:rPr>
              <w:noProof/>
            </w:rPr>
            <w:t>(Volk et al. 2019)</w:t>
          </w:r>
          <w:r w:rsidRPr="00301772">
            <w:rPr>
              <w:noProof/>
            </w:rPr>
            <w:fldChar w:fldCharType="end"/>
          </w:r>
        </w:sdtContent>
      </w:sdt>
      <w:r>
        <w:t>.</w:t>
      </w:r>
    </w:p>
    <w:p w:rsidR="004207ED" w:rsidRDefault="00D03EEF" w:rsidP="00660D8E">
      <w:r>
        <w:t>Consequently, there have been numerous attempts to reduce the corresponding</w:t>
      </w:r>
      <w:r w:rsidRPr="00301772">
        <w:t xml:space="preserve"> complexity </w:t>
      </w:r>
      <w:r w:rsidR="003165BA">
        <w:t>by creating aids such as</w:t>
      </w:r>
      <w:r w:rsidRPr="00301772">
        <w:t xml:space="preserve"> reference architectures </w:t>
      </w:r>
      <w:sdt>
        <w:sdtPr>
          <w:alias w:val="To edit, see citavi.com/edit"/>
          <w:tag w:val="CitaviPlaceholder#a232e073-188d-4d74-a63e-b1b277291723"/>
          <w:id w:val="1975561463"/>
          <w:placeholder>
            <w:docPart w:val="7575AF3E4E4B4E77A148394A719923A1"/>
          </w:placeholder>
        </w:sdtPr>
        <w:sdtEndPr/>
        <w:sdtContent>
          <w:r w:rsidRPr="00301772">
            <w:rPr>
              <w:noProof/>
            </w:rPr>
            <w:fldChar w:fldCharType="begin"/>
          </w:r>
          <w:r w:rsidR="00053D6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OTg5MzRkLTg5OTYtNDM0My1hNTQzLTA3ZjlhNTRjYjZhNCIsIlJhbmdlTGVuZ3RoIjoyNywiUmVmZXJlbmNlSWQiOiIxM2E0NjcxYi0zNGFhLTQ1ZmEtOWIxZi1kOGUzNDljYjI4M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}</w:instrText>
          </w:r>
          <w:r w:rsidRPr="00301772">
            <w:rPr>
              <w:noProof/>
            </w:rPr>
            <w:fldChar w:fldCharType="separate"/>
          </w:r>
          <w:r w:rsidR="00053D63">
            <w:rPr>
              <w:noProof/>
            </w:rPr>
            <w:t>(Ataei and Litchfield 2020)</w:t>
          </w:r>
          <w:r w:rsidRPr="00301772">
            <w:rPr>
              <w:noProof/>
            </w:rPr>
            <w:fldChar w:fldCharType="end"/>
          </w:r>
        </w:sdtContent>
      </w:sdt>
      <w:r w:rsidRPr="00301772">
        <w:t xml:space="preserve">, decision support systems </w:t>
      </w:r>
      <w:sdt>
        <w:sdtPr>
          <w:alias w:val="To edit, see citavi.com/edit"/>
          <w:tag w:val="CitaviPlaceholder#8202a09b-9493-4195-b490-d8d678976d7d"/>
          <w:id w:val="-472219296"/>
          <w:placeholder>
            <w:docPart w:val="7575AF3E4E4B4E77A148394A719923A1"/>
          </w:placeholder>
        </w:sdtPr>
        <w:sdtEndPr/>
        <w:sdtContent>
          <w:r w:rsidRPr="00301772">
            <w:rPr>
              <w:noProof/>
            </w:rPr>
            <w:fldChar w:fldCharType="begin"/>
          </w:r>
          <w:r w:rsidR="00CE3466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4NWE2NzkxLThjMTctNDcwNi04MDMwLTZiNjNkNTlmNTkwOSIsIlJhbmdlTGVuZ3RoIjoxOSwiUmVmZXJlbmNlSWQiOiJhYzg0MTA0NC1iYmI4LTQ1M2ItOTMxMS02OTNiMjE1MDgx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A4NDQvd2lfMjAyMF9jMTEtdm9sayIsIlVyaVN0cmluZyI6Imh0dHBzOi8vZG9pLm9yZy8xMC4zMDg0NC93aV8yMDIwX2MxMS12b2xr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MwODQ0L3dpXzIwMjBfenQiLCJVcmlTdHJpbmciOiJodHRwczovL2RvaS5vcmcvMTAuMzA4NDQvd2lfMjAyMF96d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}</w:instrText>
          </w:r>
          <w:r w:rsidRPr="00301772">
            <w:rPr>
              <w:noProof/>
            </w:rPr>
            <w:fldChar w:fldCharType="separate"/>
          </w:r>
          <w:r w:rsidR="00CE3466">
            <w:rPr>
              <w:noProof/>
            </w:rPr>
            <w:t>(Volk et al. 2020a)</w:t>
          </w:r>
          <w:r w:rsidRPr="00301772">
            <w:rPr>
              <w:noProof/>
            </w:rPr>
            <w:fldChar w:fldCharType="end"/>
          </w:r>
        </w:sdtContent>
      </w:sdt>
      <w:r w:rsidRPr="00301772">
        <w:t xml:space="preserve">, automation approaches </w:t>
      </w:r>
      <w:sdt>
        <w:sdtPr>
          <w:alias w:val="To edit, see citavi.com/edit"/>
          <w:tag w:val="CitaviPlaceholder#af43d44f-91e7-47c3-9422-43bddbbabb2f"/>
          <w:id w:val="-1880154121"/>
          <w:placeholder>
            <w:docPart w:val="7575AF3E4E4B4E77A148394A719923A1"/>
          </w:placeholder>
        </w:sdtPr>
        <w:sdtEndPr/>
        <w:sdtContent>
          <w:r w:rsidRPr="00301772">
            <w:rPr>
              <w:noProof/>
            </w:rPr>
            <w:fldChar w:fldCharType="begin"/>
          </w:r>
          <w:r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ZDlmZjA2LWZjOWEtNDllNC04MjFjLTEzODYzNTYxMDFhMCIsIlJhbmdlTGVuZ3RoIjoyMywiUmVmZXJlbmNlSWQiOiJlZjA4NTRlOC1lYzg1LTRjOWQtYTQ0Zi0zZjBhOGQ3NjliY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My4yMDIwIiwiRG9pIjoiMTAuMTAxNi9qLmJkci4yMDIwLjEwMDEz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c2NpZW5jZWRpcmVjdC5jb20vc2NpZW5jZS9hcnRpY2xlL3BpaS9TMjIxNDU3OTYyMDMwMDAzNCIsIlVyaVN0cmluZyI6Imh0dHA6Ly93d3cuc2NpZW5jZWRpcmVjdC5jb20vc2NpZW5jZS9hcnRpY2xlL3BpaS9TMjIxNDU3OTYyMDMwMDAz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rNDd0bndjYWg3czV5aWtoOGl3aDVmNmd5OHh0YmVzZG02cnEiLCJDcmVhdGVkT24iOiIyMDIyLTA4LTEzVDE1OjMyOjE4WiIsIk1vZGlmaWVkQnkiOiJrNDd0bndjYWg3czV5aWtoOGl3aDVmNmd5OHh0YmVzZG02cnEiLCJJZCI6ImYwNTk1ZTBmLTRmY2MtNGMxMS1iZDQ4LTUzNzE2MGVmNjE2ZCIsIk1vZGlmaWVkT24iOiIyMDIyLTA4LTEzVDE1OjMyOjE4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iZHIuMjAyMC4xMDAxMzUiLCJVcmlTdHJpbmciOiJodHRwczovL2RvaS5vcmcvMTAuMTAxNi9qLmJkci4yMDIwLjEwMDEz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}</w:instrText>
          </w:r>
          <w:r w:rsidRPr="00301772">
            <w:rPr>
              <w:noProof/>
            </w:rPr>
            <w:fldChar w:fldCharType="separate"/>
          </w:r>
          <w:r>
            <w:rPr>
              <w:noProof/>
            </w:rPr>
            <w:t>(Fernández et al. 2020)</w:t>
          </w:r>
          <w:r w:rsidRPr="00301772">
            <w:rPr>
              <w:noProof/>
            </w:rPr>
            <w:fldChar w:fldCharType="end"/>
          </w:r>
        </w:sdtContent>
      </w:sdt>
      <w:r w:rsidRPr="00301772">
        <w:t xml:space="preserve"> or </w:t>
      </w:r>
      <w:r w:rsidR="003165BA">
        <w:t xml:space="preserve">by applying </w:t>
      </w:r>
      <w:r w:rsidRPr="00301772">
        <w:t xml:space="preserve">new technologies </w:t>
      </w:r>
      <w:sdt>
        <w:sdtPr>
          <w:alias w:val="To edit, see citavi.com/edit"/>
          <w:tag w:val="CitaviPlaceholder#9742dd55-cd72-457d-bc5e-dde918ef0a22"/>
          <w:id w:val="-1701621289"/>
          <w:placeholder>
            <w:docPart w:val="7575AF3E4E4B4E77A148394A719923A1"/>
          </w:placeholder>
        </w:sdtPr>
        <w:sdtEndPr/>
        <w:sdtContent>
          <w:r w:rsidRPr="00301772">
            <w:rPr>
              <w:noProof/>
            </w:rPr>
            <w:fldChar w:fldCharType="begin"/>
          </w:r>
          <w:r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hNDMwZTJkLWYwZWEtNDFhYS1iODY2LTZlOTY0MDc5MDVmZSIsIlJhbmdlTGVuZ3RoIjoyMiwiUmVmZXJlbmNlSWQiOiI1YTMxNTlmMS1lYjQxLTQ1YjctOTM4ZC01NDE3YTExNDg0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NjaXRlcHJlc3Mub3JnL0RpZ2l0YWxMaWJyYXJ5L0xpbmsuYXNweD9kb2k9MTAuNTIyMC8wMDA5Mzg4NjAyNDkwMjU2IiwiVXJpU3RyaW5nIjoiaHR0cDovL3d3dy5zY2l0ZXByZXNzLm9yZy9EaWdpdGFsTGlicmFyeS9MaW5rLmFzcHg/ZG9pPTEwLjUyMjAvMDAwOTM4ODYwMjQ5MDI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s0N3Rud2NhaDdzNXlpa2g4aXdoNWY2Z3k4eHRiZXNkbTZycSIsIkNyZWF0ZWRPbiI6IjIwMjItMDgtMTNUMTU6Mzc6MDdaIiwiTW9kaWZpZWRCeSI6Ims0N3Rud2NhaDdzNXlpa2g4aXdoNWY2Z3k4eHRiZXNkbTZycSIsIklkIjoiYmRkMTM1NGQtMGJlMC00YTk5LWJjNjktMTZiNTBiMjI5YWQ1IiwiTW9kaWZpZWRPbiI6IjIwMjItMDgtMTNUMTU6Mzc6MDd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A5Mzg4NjAyNDkwMjU2IiwiVXJpU3RyaW5nIjoiaHR0cHM6Ly9kb2kub3JnLzEwLjUyMjAvMDAwOTM4ODYwMjQ5MDI1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MjYtOC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}</w:instrText>
          </w:r>
          <w:r w:rsidRPr="00301772">
            <w:rPr>
              <w:noProof/>
            </w:rPr>
            <w:fldChar w:fldCharType="separate"/>
          </w:r>
          <w:r>
            <w:rPr>
              <w:noProof/>
            </w:rPr>
            <w:t>(Freymann et al. 2020)</w:t>
          </w:r>
          <w:r w:rsidRPr="00301772">
            <w:rPr>
              <w:noProof/>
            </w:rPr>
            <w:fldChar w:fldCharType="end"/>
          </w:r>
        </w:sdtContent>
      </w:sdt>
      <w:r w:rsidRPr="00301772">
        <w:t xml:space="preserve">. </w:t>
      </w:r>
      <w:r w:rsidR="004207ED">
        <w:t xml:space="preserve">One of those technologies, that facilitates the creation of loosely coupled and flexible applications, </w:t>
      </w:r>
      <w:r w:rsidR="00CE3466">
        <w:t xml:space="preserve">instead of rather static and hard to maintain monoliths, are </w:t>
      </w:r>
      <w:proofErr w:type="spellStart"/>
      <w:r w:rsidR="00CE3466">
        <w:t>microservices</w:t>
      </w:r>
      <w:proofErr w:type="spellEnd"/>
      <w:r w:rsidR="00CE3466">
        <w:t>.</w:t>
      </w:r>
      <w:r w:rsidR="004207ED">
        <w:t xml:space="preserve"> </w:t>
      </w:r>
    </w:p>
    <w:p w:rsidR="00F753EF" w:rsidRPr="00301772" w:rsidRDefault="00F753EF" w:rsidP="00F753EF">
      <w:pPr>
        <w:pStyle w:val="berschrift2"/>
      </w:pPr>
      <w:proofErr w:type="spellStart"/>
      <w:r w:rsidRPr="00301772">
        <w:t>Microservices</w:t>
      </w:r>
      <w:proofErr w:type="spellEnd"/>
    </w:p>
    <w:p w:rsidR="00216B19" w:rsidRDefault="005E5456" w:rsidP="00216B19">
      <w:pPr>
        <w:ind w:firstLine="0"/>
      </w:pPr>
      <w:r>
        <w:t xml:space="preserve">Similar to big data, there is no universally applied definition for the term </w:t>
      </w:r>
      <w:proofErr w:type="spellStart"/>
      <w:r>
        <w:t>microservice</w:t>
      </w:r>
      <w:proofErr w:type="spellEnd"/>
      <w:r>
        <w:t xml:space="preserve">. However, in general, the concept can be described as an architectural approach for building software that is closely related to service oriented architectures </w:t>
      </w:r>
      <w:sdt>
        <w:sdtPr>
          <w:alias w:val="To edit, see citavi.com/edit"/>
          <w:tag w:val="CitaviPlaceholder#0e777ed1-af84-4c1a-8208-8a1e5bca0cba"/>
          <w:id w:val="235367266"/>
          <w:placeholder>
            <w:docPart w:val="DefaultPlaceholder_-1854013440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M2U0ZmI1LTc3MTgtNGI5Zi1iZTczLWYwMTUwMDYyMDhmZiIsIlJhbmdlTGVuZ3RoIjoyMiwiUmVmZXJlbmNlSWQiOiI0MTY5MzMxZS0zMDM2LTRmMDgtYjRiMy0zODg3ZGYzOWJi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NUy4yMDE4LjIxNDEwMzkiLCJVcmlTdHJpbmciOiJodHRwczovL2RvaS5vcmcvMTAuMTEwOS9NUy4yMDE4LjIxNDEwM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}</w:instrText>
          </w:r>
          <w:r>
            <w:fldChar w:fldCharType="separate"/>
          </w:r>
          <w:r>
            <w:t>(Jamshidi et al. 2018)</w:t>
          </w:r>
          <w:r>
            <w:fldChar w:fldCharType="end"/>
          </w:r>
        </w:sdtContent>
      </w:sdt>
      <w:r>
        <w:t xml:space="preserve"> and aims at the decomposition of the developed application into many small services</w:t>
      </w:r>
      <w:r w:rsidR="00F2264C">
        <w:t xml:space="preserve"> </w:t>
      </w:r>
      <w:sdt>
        <w:sdtPr>
          <w:alias w:val="To edit, see citavi.com/edit"/>
          <w:tag w:val="CitaviPlaceholder#c214410e-fd7a-4983-9e69-d746e38b694a"/>
          <w:id w:val="-840701570"/>
          <w:placeholder>
            <w:docPart w:val="DefaultPlaceholder_-1854013440"/>
          </w:placeholder>
        </w:sdtPr>
        <w:sdtEndPr/>
        <w:sdtContent>
          <w:r w:rsidR="00F2264C">
            <w:fldChar w:fldCharType="begin"/>
          </w:r>
          <w:r w:rsidR="00053D6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ZGE4ZTg2LWZjYjUtNGIwYS05NmM4LWMxODNlMDIwZTQ5NSIsIlJhbmdlTGVuZ3RoIjozMywiUmVmZXJlbmNlSWQiOiIzYTdjZTAzMC0xZWRmLTRhNTgtOTM2ZC1mMjA1ZDMwOTNm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Rmlyc3QgZWRpdGlvbiIsIkV2YWx1YXRpb25Db21wbGV4aXR5IjowLCJFdmFsdWF0aW9uU291cmNlVGV4dEZvcm1hdCI6MCwiR3JvdXBzIjpbXSwiSGFzTGFiZWwxIjpmYWxzZSwiSGFzTGFiZWwyIjpmYWxzZSwiSXNibiI6Ijk3OC0xLTQ5MS05NTYyNS0wIi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Xh0ZXJuYWwuZGFuZGVsb24uY29tL2Rvd25sb2FkL2F0dGFjaG1lbnRzL2RhbmRlbG9uL2lkcy9ERTAwMTNDRTFEMjFGNDExM0M1QkRDMTI1ODI4MTAwNDQ2QURCLnBkZiIsIlVyaVN0cmluZyI6Imh0dHBzOi8vZXh0ZXJuYWwuZGFuZGVsb24uY29tL2Rvd25sb2FkL2F0dGFjaG1lbnRzL2RhbmRlbG9uL2lkcy9ERTAwMTNDRTFEMjFGNDExM0M1QkRDMTI1ODI4MTAwNDQ2QURC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}</w:instrText>
          </w:r>
          <w:r w:rsidR="00F2264C">
            <w:fldChar w:fldCharType="separate"/>
          </w:r>
          <w:r w:rsidR="00053D63">
            <w:t>(Nadareishvili et al. 2016, p. 6)</w:t>
          </w:r>
          <w:r w:rsidR="00F2264C">
            <w:fldChar w:fldCharType="end"/>
          </w:r>
        </w:sdtContent>
      </w:sdt>
      <w:r>
        <w:t xml:space="preserve"> that are ra</w:t>
      </w:r>
      <w:r w:rsidR="00216B19">
        <w:t xml:space="preserve">ther independent of each other. Usually, they </w:t>
      </w:r>
      <w:proofErr w:type="gramStart"/>
      <w:r w:rsidR="00216B19">
        <w:t>are based</w:t>
      </w:r>
      <w:proofErr w:type="gramEnd"/>
      <w:r w:rsidR="00216B19">
        <w:t xml:space="preserve"> on business functions and focus on one specific task. As a result, the development teams are often assembled based on business capabilities instead of a specific technology layer, as it </w:t>
      </w:r>
      <w:proofErr w:type="gramStart"/>
      <w:r w:rsidR="00216B19">
        <w:t>can be observed</w:t>
      </w:r>
      <w:proofErr w:type="gramEnd"/>
      <w:r w:rsidR="00216B19">
        <w:t xml:space="preserve"> in more traditional software development. Therefore, a more comprehensive set of skills has to be present in the teams.</w:t>
      </w:r>
    </w:p>
    <w:p w:rsidR="00216B19" w:rsidRDefault="00216B19" w:rsidP="00F753EF">
      <w:pPr>
        <w:ind w:firstLine="0"/>
      </w:pPr>
      <w:r>
        <w:t>However</w:t>
      </w:r>
      <w:r w:rsidR="005E5456">
        <w:t>,</w:t>
      </w:r>
      <w:r>
        <w:t xml:space="preserve"> due to their independence,</w:t>
      </w:r>
      <w:r w:rsidR="00EE2DA9">
        <w:t xml:space="preserve"> the distinct services can be implemented using different programming languages and technology stacks </w:t>
      </w:r>
      <w:sdt>
        <w:sdtPr>
          <w:alias w:val="To edit, see citavi.com/edit"/>
          <w:tag w:val="CitaviPlaceholder#9b6e3378-326d-4713-8163-00a8d504b4c0"/>
          <w:id w:val="-44145996"/>
          <w:placeholder>
            <w:docPart w:val="DefaultPlaceholder_-1854013440"/>
          </w:placeholder>
        </w:sdtPr>
        <w:sdtEndPr/>
        <w:sdtContent>
          <w:r w:rsidR="00EE2DA9">
            <w:fldChar w:fldCharType="begin"/>
          </w:r>
          <w:r w:rsidR="00EE2DA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kYzAzMjFmLTg0N2UtNDM2Yy05NDY1LTEwNWNkY2MwMzI5NiIsIlJhbmdlTGVuZ3RoIjoyMiwiUmVmZXJlbmNlSWQiOiI1YTMxNTlmMS1lYjQxLTQ1YjctOTM4ZC01NDE3YTExNDg0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NjaXRlcHJlc3Mub3JnL0RpZ2l0YWxMaWJyYXJ5L0xpbmsuYXNweD9kb2k9MTAuNTIyMC8wMDA5Mzg4NjAyNDkwMjU2IiwiVXJpU3RyaW5nIjoiaHR0cDovL3d3dy5zY2l0ZXByZXNzLm9yZy9EaWdpdGFsTGlicmFyeS9MaW5rLmFzcHg/ZG9pPTEwLjUyMjAvMDAwOTM4ODYwMjQ5MDI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R3VubmFyIFN0YWVnZW1hbm4iLCJDcmVhdGVkT24iOiIyMDIyLTA4LTEzVDE1OjM3OjA3IiwiTW9kaWZpZWRCeSI6Il9EYW5pZWwgR3VubmFyIFN0YWVnZW1hbm4iLCJJZCI6ImJkZDEzNTRkLTBiZTAtNGE5OS1iYzY5LTE2YjUwYjIyOWFkNSIsIk1vZGlmaWVkT24iOiIyMDIyLTA4LTEzVDE1OjM3OjA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A5Mzg4NjAyNDkwMjU2IiwiVXJpU3RyaW5nIjoiaHR0cHM6Ly9kb2kub3JnLzEwLjUyMjAvMDAwOTM4ODYwMjQ5MDI1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MjYtOC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}</w:instrText>
          </w:r>
          <w:r w:rsidR="00EE2DA9">
            <w:fldChar w:fldCharType="separate"/>
          </w:r>
          <w:r w:rsidR="00EE2DA9">
            <w:t>(Freymann et al. 2020)</w:t>
          </w:r>
          <w:r w:rsidR="00EE2DA9">
            <w:fldChar w:fldCharType="end"/>
          </w:r>
        </w:sdtContent>
      </w:sdt>
      <w:r>
        <w:t>, which allows the development teams greater flexibility and accommodation to their capabilities compared to a centrally dictated toolkit</w:t>
      </w:r>
      <w:r w:rsidR="00EE2DA9">
        <w:t xml:space="preserve">. </w:t>
      </w:r>
    </w:p>
    <w:p w:rsidR="0081022A" w:rsidRDefault="00EE2DA9" w:rsidP="00F753EF">
      <w:pPr>
        <w:ind w:firstLine="0"/>
      </w:pPr>
      <w:r>
        <w:lastRenderedPageBreak/>
        <w:t>Further,</w:t>
      </w:r>
      <w:r w:rsidR="005E5456">
        <w:t xml:space="preserve"> each </w:t>
      </w:r>
      <w:proofErr w:type="spellStart"/>
      <w:r w:rsidR="00216B19">
        <w:t>microservice</w:t>
      </w:r>
      <w:proofErr w:type="spellEnd"/>
      <w:r w:rsidR="005E5456">
        <w:t xml:space="preserve"> runs in a separate process</w:t>
      </w:r>
      <w:r w:rsidR="008D3F9B">
        <w:t>,</w:t>
      </w:r>
      <w:r w:rsidR="005E5456">
        <w:t xml:space="preserve"> the communication between the services is realized via lightweight mechanisms</w:t>
      </w:r>
      <w:r w:rsidR="008D3F9B">
        <w:t xml:space="preserve"> and they only need very little central management </w:t>
      </w:r>
      <w:sdt>
        <w:sdtPr>
          <w:alias w:val="To edit, see citavi.com/edit"/>
          <w:tag w:val="CitaviPlaceholder#4ddfb55e-d212-42d7-9abd-e8dcec8a41cf"/>
          <w:id w:val="-136266961"/>
          <w:placeholder>
            <w:docPart w:val="DefaultPlaceholder_-1854013440"/>
          </w:placeholder>
        </w:sdtPr>
        <w:sdtEndPr/>
        <w:sdtContent>
          <w:r w:rsidR="008D3F9B">
            <w:fldChar w:fldCharType="begin"/>
          </w:r>
          <w:r w:rsidR="008D3F9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kOWYwMTcwLWU4NDAtNDljNi05ODljLTAwMDA5N2JkZTUxNyIsIlJhbmdlTGVuZ3RoIjoxOSwiUmVmZXJlbmNlSWQiOiJhNTI0YWM4YS0yZDkwLTQzOTItODhhMC05MjM5YmRkNjUy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aWVlZXhwbG9yZS5pZWVlLm9yZy9kb2N1bWVudC84MDg5ODMyLyIsIlVyaVN0cmluZyI6Imh0dHA6Ly9pZWVleHBsb3JlLmllZWUub3JnL2RvY3VtZW50LzgwODk4MzI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hbmllbCBHdW5uYXIgU3RhZWdlbWFubiIsIkNyZWF0ZWRPbiI6IjIwMjItMDgtMTNUMTU6MzM6MDIiLCJNb2RpZmllZEJ5IjoiX0RhbmllbCBHdW5uYXIgU3RhZWdlbWFubiIsIklkIjoiNjNlOWY2MDctOTJiMC00Mzc2LWIzMTItNjgxMjllNmEwOWRkIiwiTW9kaWZpZWRPbiI6IjIwMjItMDgtMTNUMTU6MzM6M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VET0NXLjIwMTcuMTgiLCJVcmlTdHJpbmciOiJodHRwczovL2RvaS5vcmcvMTAuMTEwOS9FRE9DVy4yMDE3Lj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}</w:instrText>
          </w:r>
          <w:r w:rsidR="008D3F9B">
            <w:fldChar w:fldCharType="separate"/>
          </w:r>
          <w:r w:rsidR="008D3F9B">
            <w:t>(Drews et al. 2017)</w:t>
          </w:r>
          <w:r w:rsidR="008D3F9B">
            <w:fldChar w:fldCharType="end"/>
          </w:r>
        </w:sdtContent>
      </w:sdt>
      <w:r w:rsidR="005E5456">
        <w:t>.</w:t>
      </w:r>
      <w:r w:rsidR="0081022A">
        <w:t xml:space="preserve"> Hence, they </w:t>
      </w:r>
      <w:proofErr w:type="gramStart"/>
      <w:r w:rsidR="0081022A">
        <w:t>are perfectly geared to be deployed</w:t>
      </w:r>
      <w:proofErr w:type="gramEnd"/>
      <w:r w:rsidR="0081022A">
        <w:t xml:space="preserve"> independently of each other, using continuous deployment tools.</w:t>
      </w:r>
    </w:p>
    <w:p w:rsidR="00705726" w:rsidRDefault="009139FD" w:rsidP="00F753EF">
      <w:pPr>
        <w:ind w:firstLine="0"/>
      </w:pPr>
      <w:r>
        <w:t xml:space="preserve">In general, realizing a high degree of modularity </w:t>
      </w:r>
      <w:proofErr w:type="gramStart"/>
      <w:r>
        <w:t>is considered</w:t>
      </w:r>
      <w:proofErr w:type="gramEnd"/>
      <w:r>
        <w:t xml:space="preserve"> a good practice in software engineering. However, achieving it is also seen as difficult </w:t>
      </w:r>
      <w:sdt>
        <w:sdtPr>
          <w:alias w:val="To edit, see citavi.com/edit"/>
          <w:tag w:val="CitaviPlaceholder#861a49ae-0a20-44da-8196-c646719a66be"/>
          <w:id w:val="-1025241231"/>
          <w:placeholder>
            <w:docPart w:val="DefaultPlaceholder_-1854013440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ODRlYjlmLTVjNDYtNGU4ZS1hMWNiLTQ4OTMyMGIwMjNlOCIsIlJhbmdlTGVuZ3RoIjoyMywiUmVmZXJlbmNlSWQiOiJlZjExYjE2YS1iYzA2LTQ1YTEtODQ0ZC02ZDNlM2M4ZThi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3Lzk3OC0zLTMxOS05NDc2NC04XzE2IiwiVXJpU3RyaW5nIjoiaHR0cHM6Ly9kb2kub3JnLzEwLjEwMDcvOTc4LTMtMzE5LTk0NzY0LThf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Ny85NzgtMy0zMTktOTQ3NjQtOCIsIlVyaVN0cmluZyI6Imh0dHBzOi8vZG9pLm9yZy8xMC4xMDA3Lzk3OC0zLTMxOS05NDc2NC0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}</w:instrText>
          </w:r>
          <w:r>
            <w:fldChar w:fldCharType="separate"/>
          </w:r>
          <w:r>
            <w:t>(Faitelson et al. 2018)</w:t>
          </w:r>
          <w:r>
            <w:fldChar w:fldCharType="end"/>
          </w:r>
        </w:sdtContent>
      </w:sdt>
      <w:r>
        <w:t>.</w:t>
      </w:r>
      <w:r w:rsidR="00D351B3">
        <w:t xml:space="preserve"> Yet, with the </w:t>
      </w:r>
      <w:proofErr w:type="spellStart"/>
      <w:proofErr w:type="gramStart"/>
      <w:r w:rsidR="00D351B3">
        <w:t>microservice</w:t>
      </w:r>
      <w:proofErr w:type="spellEnd"/>
      <w:proofErr w:type="gramEnd"/>
      <w:r w:rsidR="00D351B3">
        <w:t xml:space="preserve"> approach componentization is already achieved by design. Subsequently, the effort for maintenance and modification </w:t>
      </w:r>
      <w:proofErr w:type="gramStart"/>
      <w:r w:rsidR="00D351B3">
        <w:t>is significantly reduced</w:t>
      </w:r>
      <w:proofErr w:type="gramEnd"/>
      <w:r w:rsidR="00D351B3">
        <w:t xml:space="preserve"> and it is often sufficient to only redeploy the affected service when implementing small changes. As a result, </w:t>
      </w:r>
      <w:r w:rsidR="00D351B3" w:rsidRPr="00301772">
        <w:t>an evolutionary design</w:t>
      </w:r>
      <w:r w:rsidR="00D351B3">
        <w:t xml:space="preserve"> is promoted</w:t>
      </w:r>
      <w:r w:rsidR="00D351B3" w:rsidRPr="00301772">
        <w:t>,</w:t>
      </w:r>
      <w:r w:rsidR="00D351B3">
        <w:t xml:space="preserve"> using </w:t>
      </w:r>
      <w:r w:rsidR="00D351B3" w:rsidRPr="00301772">
        <w:t xml:space="preserve">the services’ decomposition as a driving force to </w:t>
      </w:r>
      <w:r w:rsidR="00D351B3">
        <w:t>facilitate</w:t>
      </w:r>
      <w:r w:rsidR="00D351B3" w:rsidRPr="00301772">
        <w:t xml:space="preserve"> fr</w:t>
      </w:r>
      <w:r w:rsidR="00D351B3">
        <w:t>equent and controlled changes to</w:t>
      </w:r>
      <w:r w:rsidR="00D351B3" w:rsidRPr="00301772">
        <w:t xml:space="preserve"> the system </w:t>
      </w:r>
      <w:sdt>
        <w:sdtPr>
          <w:alias w:val="To edit, see citavi.com/edit"/>
          <w:tag w:val="CitaviPlaceholder#1c284831-d451-41f9-b05e-21da1dfa3104"/>
          <w:id w:val="805819210"/>
          <w:placeholder>
            <w:docPart w:val="DACDA000FE234310827DF33A55116E09"/>
          </w:placeholder>
        </w:sdtPr>
        <w:sdtContent>
          <w:r w:rsidR="00D351B3" w:rsidRPr="00301772">
            <w:rPr>
              <w:noProof/>
            </w:rPr>
            <w:fldChar w:fldCharType="begin"/>
          </w:r>
          <w:r w:rsidR="00D351B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Y2U3MDViLWI5OTYtNDFhMi05MmExLTg4ZjVlNDc1YTdkNiIsIlJhbmdlTGVuZ3RoIjoyNCwiUmVmZXJlbmNlSWQiOiIxMjAzMjEyMi0zMDc0LTQxMGQtYThlMC05MDg2ZjI5ZTA1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llZWV4cGxvcmUuaWVlZS5vcmcvZG9jdW1lbnQvNzMwMDc5MyIsIlVyaVN0cmluZyI6Imh0dHBzOi8vaWVlZXhwbG9yZS5pZWVlLm9yZy9kb2N1bWVudC83MzAwNzk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}</w:instrText>
          </w:r>
          <w:r w:rsidR="00D351B3" w:rsidRPr="00301772">
            <w:rPr>
              <w:noProof/>
            </w:rPr>
            <w:fldChar w:fldCharType="separate"/>
          </w:r>
          <w:r w:rsidR="00D351B3">
            <w:rPr>
              <w:noProof/>
            </w:rPr>
            <w:t>(Krylovskiy et al. 2015)</w:t>
          </w:r>
          <w:r w:rsidR="00D351B3" w:rsidRPr="00301772">
            <w:rPr>
              <w:noProof/>
            </w:rPr>
            <w:fldChar w:fldCharType="end"/>
          </w:r>
        </w:sdtContent>
      </w:sdt>
      <w:r w:rsidR="00D351B3" w:rsidRPr="00301772">
        <w:t>.</w:t>
      </w:r>
    </w:p>
    <w:p w:rsidR="00B30E8E" w:rsidRDefault="002A36C2" w:rsidP="00741A39">
      <w:r>
        <w:t>Since</w:t>
      </w:r>
      <w:r w:rsidRPr="00301772">
        <w:t xml:space="preserve"> </w:t>
      </w:r>
      <w:proofErr w:type="spellStart"/>
      <w:r w:rsidRPr="00301772">
        <w:t>microservices</w:t>
      </w:r>
      <w:proofErr w:type="spellEnd"/>
      <w:r w:rsidRPr="00301772">
        <w:t xml:space="preserve"> are specialized </w:t>
      </w:r>
      <w:r>
        <w:t>based on</w:t>
      </w:r>
      <w:r w:rsidRPr="00301772">
        <w:t xml:space="preserve"> the business logic, </w:t>
      </w:r>
      <w:r w:rsidR="00015EAC">
        <w:t>small</w:t>
      </w:r>
      <w:r w:rsidRPr="00301772">
        <w:t xml:space="preserve"> changes or feature </w:t>
      </w:r>
      <w:r w:rsidR="00015EAC">
        <w:t>additions</w:t>
      </w:r>
      <w:r w:rsidRPr="00301772">
        <w:t xml:space="preserve"> </w:t>
      </w:r>
      <w:r w:rsidR="00015EAC">
        <w:t>may lead to the implementation of</w:t>
      </w:r>
      <w:r w:rsidRPr="00301772">
        <w:t xml:space="preserve"> completely new services or </w:t>
      </w:r>
      <w:r w:rsidR="00015EAC">
        <w:t>variations of existing ones.</w:t>
      </w:r>
      <w:r w:rsidRPr="00301772">
        <w:t xml:space="preserve"> </w:t>
      </w:r>
      <w:r w:rsidR="00015EAC">
        <w:t>However</w:t>
      </w:r>
      <w:r w:rsidRPr="00301772">
        <w:t>,</w:t>
      </w:r>
      <w:r w:rsidR="00015EAC">
        <w:t xml:space="preserve"> due to the overall design,</w:t>
      </w:r>
      <w:r w:rsidRPr="00301772">
        <w:t xml:space="preserve"> </w:t>
      </w:r>
      <w:r w:rsidR="00015EAC">
        <w:t>those</w:t>
      </w:r>
      <w:r w:rsidRPr="00301772">
        <w:t xml:space="preserve"> </w:t>
      </w:r>
      <w:proofErr w:type="gramStart"/>
      <w:r w:rsidRPr="00301772">
        <w:t>can be easily integrated</w:t>
      </w:r>
      <w:proofErr w:type="gramEnd"/>
      <w:r w:rsidRPr="00301772">
        <w:t xml:space="preserve"> </w:t>
      </w:r>
      <w:r w:rsidR="00015EAC">
        <w:t>into</w:t>
      </w:r>
      <w:r w:rsidRPr="00301772">
        <w:t xml:space="preserve"> the existing application. </w:t>
      </w:r>
      <w:r w:rsidR="00015EAC">
        <w:t xml:space="preserve">Another advantage is that novel technologies </w:t>
      </w:r>
      <w:proofErr w:type="gramStart"/>
      <w:r w:rsidR="00015EAC">
        <w:t>can be at first explored</w:t>
      </w:r>
      <w:proofErr w:type="gramEnd"/>
      <w:r w:rsidR="00015EAC">
        <w:t xml:space="preserve"> on a smaller scale in just a single service before widely applying it.</w:t>
      </w:r>
    </w:p>
    <w:p w:rsidR="006D2BAD" w:rsidRDefault="006D2BAD" w:rsidP="006D2BAD">
      <w:pPr>
        <w:pStyle w:val="berschrift1"/>
      </w:pPr>
      <w:proofErr w:type="spellStart"/>
      <w:r>
        <w:t>Bibtex</w:t>
      </w:r>
      <w:proofErr w:type="spellEnd"/>
    </w:p>
    <w:p w:rsidR="006A3B43" w:rsidRDefault="006A3B43" w:rsidP="006A3B43">
      <w:proofErr w:type="gramStart"/>
      <w:r>
        <w:t>%</w:t>
      </w:r>
      <w:proofErr w:type="gramEnd"/>
      <w:r>
        <w:t xml:space="preserve"> This file was created with </w:t>
      </w:r>
      <w:proofErr w:type="spellStart"/>
      <w:r>
        <w:t>Citavi</w:t>
      </w:r>
      <w:proofErr w:type="spellEnd"/>
      <w:r>
        <w:t xml:space="preserve"> 6.11.0.0</w:t>
      </w:r>
    </w:p>
    <w:p w:rsidR="006A3B43" w:rsidRDefault="006A3B43" w:rsidP="006A3B43"/>
    <w:p w:rsidR="006A3B43" w:rsidRDefault="006A3B43" w:rsidP="006A3B43">
      <w:proofErr w:type="gramStart"/>
      <w:r>
        <w:t>@</w:t>
      </w:r>
      <w:proofErr w:type="spellStart"/>
      <w:r>
        <w:t>inproceedings</w:t>
      </w:r>
      <w:proofErr w:type="spellEnd"/>
      <w:r>
        <w:t>{</w:t>
      </w:r>
      <w:proofErr w:type="gramEnd"/>
      <w:r>
        <w:t>Ataei.2020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</w:t>
      </w:r>
      <w:proofErr w:type="spellStart"/>
      <w:r>
        <w:t>Ataei</w:t>
      </w:r>
      <w:proofErr w:type="spellEnd"/>
      <w:r>
        <w:t xml:space="preserve">, </w:t>
      </w:r>
      <w:proofErr w:type="spellStart"/>
      <w:r>
        <w:t>Pouya</w:t>
      </w:r>
      <w:proofErr w:type="spellEnd"/>
      <w:r>
        <w:t xml:space="preserve"> and Litchfield, Alan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Big Data Reference Architectures, a systematic literature review},</w:t>
      </w:r>
    </w:p>
    <w:p w:rsidR="006A3B43" w:rsidRDefault="006A3B43" w:rsidP="006A3B43">
      <w:r>
        <w:t xml:space="preserve"> </w:t>
      </w:r>
      <w:proofErr w:type="gramStart"/>
      <w:r>
        <w:t>publisher</w:t>
      </w:r>
      <w:proofErr w:type="gramEnd"/>
      <w:r>
        <w:t xml:space="preserve"> = {AIS},</w:t>
      </w:r>
    </w:p>
    <w:p w:rsidR="006A3B43" w:rsidRDefault="006A3B43" w:rsidP="006A3B43">
      <w:r>
        <w:t xml:space="preserve"> </w:t>
      </w:r>
      <w:proofErr w:type="spellStart"/>
      <w:proofErr w:type="gramStart"/>
      <w:r>
        <w:t>booktitle</w:t>
      </w:r>
      <w:proofErr w:type="spellEnd"/>
      <w:proofErr w:type="gramEnd"/>
      <w:r>
        <w:t xml:space="preserve"> = {Australasian Conference on Information Systems (ACIS) 2020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20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</w:t>
      </w:r>
      <w:proofErr w:type="spellStart"/>
      <w:r>
        <w:t>misc</w:t>
      </w:r>
      <w:proofErr w:type="spellEnd"/>
      <w:r>
        <w:t>{</w:t>
      </w:r>
      <w:proofErr w:type="gramEnd"/>
      <w:r>
        <w:t>Chang.2019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Chang, Wo L. and Grady, Nancy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19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NIST Big Data Interoperability Framework: Volume 1, Definitions},</w:t>
      </w:r>
    </w:p>
    <w:p w:rsidR="006A3B43" w:rsidRDefault="006A3B43" w:rsidP="006A3B43">
      <w:r>
        <w:t xml:space="preserve"> </w:t>
      </w:r>
      <w:proofErr w:type="spellStart"/>
      <w:proofErr w:type="gramStart"/>
      <w:r>
        <w:t>url</w:t>
      </w:r>
      <w:proofErr w:type="spellEnd"/>
      <w:proofErr w:type="gramEnd"/>
      <w:r>
        <w:t xml:space="preserve"> = {https://doi.org/10.6028/NIST.SP.1500-1r2},</w:t>
      </w:r>
    </w:p>
    <w:p w:rsidR="006A3B43" w:rsidRDefault="006A3B43" w:rsidP="006A3B43">
      <w:r>
        <w:t xml:space="preserve"> </w:t>
      </w:r>
      <w:proofErr w:type="gramStart"/>
      <w:r>
        <w:t>file</w:t>
      </w:r>
      <w:proofErr w:type="gramEnd"/>
      <w:r>
        <w:t xml:space="preserve"> = {Chang, Grady - NIST Big Data Interoperability </w:t>
      </w:r>
      <w:proofErr w:type="spellStart"/>
      <w:r>
        <w:t>Framework:Attachments</w:t>
      </w:r>
      <w:proofErr w:type="spellEnd"/>
      <w:r>
        <w:t xml:space="preserve">/Chang, Grady - NIST Big Data Interoperability </w:t>
      </w:r>
      <w:proofErr w:type="spellStart"/>
      <w:r>
        <w:t>Framework.pdf:application</w:t>
      </w:r>
      <w:proofErr w:type="spellEnd"/>
      <w:r>
        <w:t>/pdf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article{</w:t>
      </w:r>
      <w:proofErr w:type="gramEnd"/>
      <w:r>
        <w:t>Diebold.2012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Diebold, Francis X.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12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On the Origin(s) and Development of the Term 'Big Data'},</w:t>
      </w:r>
    </w:p>
    <w:p w:rsidR="006A3B43" w:rsidRDefault="006A3B43" w:rsidP="006A3B43">
      <w:r>
        <w:t xml:space="preserve"> </w:t>
      </w:r>
      <w:proofErr w:type="gramStart"/>
      <w:r>
        <w:t>journal</w:t>
      </w:r>
      <w:proofErr w:type="gramEnd"/>
      <w:r>
        <w:t xml:space="preserve"> = {SSRN Electronic Journal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2139/ssrn.2152421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</w:t>
      </w:r>
      <w:proofErr w:type="spellStart"/>
      <w:r>
        <w:t>inproceedings</w:t>
      </w:r>
      <w:proofErr w:type="spellEnd"/>
      <w:r>
        <w:t>{</w:t>
      </w:r>
      <w:proofErr w:type="gramEnd"/>
      <w:r>
        <w:t>Drews.2017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</w:t>
      </w:r>
      <w:proofErr w:type="spellStart"/>
      <w:r>
        <w:t>Drews</w:t>
      </w:r>
      <w:proofErr w:type="spellEnd"/>
      <w:r>
        <w:t xml:space="preserve">, Paul and </w:t>
      </w:r>
      <w:proofErr w:type="spellStart"/>
      <w:r>
        <w:t>Schirmer</w:t>
      </w:r>
      <w:proofErr w:type="spellEnd"/>
      <w:r>
        <w:t xml:space="preserve">, Ingrid and </w:t>
      </w:r>
      <w:proofErr w:type="spellStart"/>
      <w:r>
        <w:t>Horlach</w:t>
      </w:r>
      <w:proofErr w:type="spellEnd"/>
      <w:r>
        <w:t xml:space="preserve">, Bettina and </w:t>
      </w:r>
      <w:proofErr w:type="spellStart"/>
      <w:r>
        <w:t>Tekaat</w:t>
      </w:r>
      <w:proofErr w:type="spellEnd"/>
      <w:r>
        <w:t>, Carsten},</w:t>
      </w:r>
    </w:p>
    <w:p w:rsidR="006A3B43" w:rsidRDefault="006A3B43" w:rsidP="006A3B43">
      <w:r>
        <w:lastRenderedPageBreak/>
        <w:t xml:space="preserve"> </w:t>
      </w:r>
      <w:proofErr w:type="gramStart"/>
      <w:r>
        <w:t>title</w:t>
      </w:r>
      <w:proofErr w:type="gramEnd"/>
      <w:r>
        <w:t xml:space="preserve"> = {Bimodal Enterprise Architecture Management: The Emergence of a New EAM Function for a </w:t>
      </w:r>
      <w:proofErr w:type="spellStart"/>
      <w:r>
        <w:t>BizDevOps</w:t>
      </w:r>
      <w:proofErr w:type="spellEnd"/>
      <w:r>
        <w:t>-Based Fast IT},</w:t>
      </w:r>
    </w:p>
    <w:p w:rsidR="006A3B43" w:rsidRDefault="006A3B43" w:rsidP="006A3B43">
      <w:r>
        <w:t xml:space="preserve"> </w:t>
      </w:r>
      <w:proofErr w:type="gramStart"/>
      <w:r>
        <w:t>pages</w:t>
      </w:r>
      <w:proofErr w:type="gramEnd"/>
      <w:r>
        <w:t xml:space="preserve"> = {57--64},</w:t>
      </w:r>
    </w:p>
    <w:p w:rsidR="006A3B43" w:rsidRDefault="006A3B43" w:rsidP="006A3B43">
      <w:r>
        <w:t xml:space="preserve"> </w:t>
      </w:r>
      <w:proofErr w:type="gramStart"/>
      <w:r>
        <w:t>publisher</w:t>
      </w:r>
      <w:proofErr w:type="gramEnd"/>
      <w:r>
        <w:t xml:space="preserve"> = {IEEE},</w:t>
      </w:r>
    </w:p>
    <w:p w:rsidR="006A3B43" w:rsidRDefault="006A3B43" w:rsidP="006A3B43">
      <w:r>
        <w:t xml:space="preserve"> </w:t>
      </w:r>
      <w:proofErr w:type="spellStart"/>
      <w:proofErr w:type="gramStart"/>
      <w:r>
        <w:t>isbn</w:t>
      </w:r>
      <w:proofErr w:type="spellEnd"/>
      <w:proofErr w:type="gramEnd"/>
      <w:r>
        <w:t xml:space="preserve"> = {978-1-5386-1568-3},</w:t>
      </w:r>
    </w:p>
    <w:p w:rsidR="006A3B43" w:rsidRDefault="006A3B43" w:rsidP="006A3B43">
      <w:r>
        <w:t xml:space="preserve"> </w:t>
      </w:r>
      <w:proofErr w:type="spellStart"/>
      <w:proofErr w:type="gramStart"/>
      <w:r>
        <w:t>booktitle</w:t>
      </w:r>
      <w:proofErr w:type="spellEnd"/>
      <w:proofErr w:type="gramEnd"/>
      <w:r>
        <w:t xml:space="preserve"> = {2017 IEEE 21st International Enterprise Distributed Object Computing Workshop (EDOCW)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17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1109/EDOCW.2017.18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</w:t>
      </w:r>
      <w:proofErr w:type="spellStart"/>
      <w:r>
        <w:t>incollection</w:t>
      </w:r>
      <w:proofErr w:type="spellEnd"/>
      <w:r>
        <w:t>{</w:t>
      </w:r>
      <w:proofErr w:type="gramEnd"/>
      <w:r>
        <w:t>Faitelson.2018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</w:t>
      </w:r>
      <w:proofErr w:type="spellStart"/>
      <w:r>
        <w:t>Faitelson</w:t>
      </w:r>
      <w:proofErr w:type="spellEnd"/>
      <w:r>
        <w:t xml:space="preserve">, David and Heinrich, Robert and </w:t>
      </w:r>
      <w:proofErr w:type="spellStart"/>
      <w:r>
        <w:t>Tyszberowicz</w:t>
      </w:r>
      <w:proofErr w:type="spellEnd"/>
      <w:r>
        <w:t>, Shmuel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Functional Decomposition for Software Architecture Evolution},</w:t>
      </w:r>
    </w:p>
    <w:p w:rsidR="006A3B43" w:rsidRDefault="006A3B43" w:rsidP="006A3B43">
      <w:r>
        <w:t xml:space="preserve"> </w:t>
      </w:r>
      <w:proofErr w:type="gramStart"/>
      <w:r>
        <w:t>pages</w:t>
      </w:r>
      <w:proofErr w:type="gramEnd"/>
      <w:r>
        <w:t xml:space="preserve"> = {377--400},</w:t>
      </w:r>
    </w:p>
    <w:p w:rsidR="006A3B43" w:rsidRDefault="006A3B43" w:rsidP="006A3B43">
      <w:r>
        <w:t xml:space="preserve"> </w:t>
      </w:r>
      <w:proofErr w:type="gramStart"/>
      <w:r>
        <w:t>volume</w:t>
      </w:r>
      <w:proofErr w:type="gramEnd"/>
      <w:r>
        <w:t xml:space="preserve"> = {880},</w:t>
      </w:r>
    </w:p>
    <w:p w:rsidR="006A3B43" w:rsidRDefault="006A3B43" w:rsidP="006A3B43">
      <w:r>
        <w:t xml:space="preserve"> </w:t>
      </w:r>
      <w:proofErr w:type="gramStart"/>
      <w:r>
        <w:t>publisher</w:t>
      </w:r>
      <w:proofErr w:type="gramEnd"/>
      <w:r>
        <w:t xml:space="preserve"> = {{Springer International Publishing}},</w:t>
      </w:r>
    </w:p>
    <w:p w:rsidR="006A3B43" w:rsidRDefault="006A3B43" w:rsidP="006A3B43">
      <w:r>
        <w:t xml:space="preserve"> </w:t>
      </w:r>
      <w:proofErr w:type="spellStart"/>
      <w:proofErr w:type="gramStart"/>
      <w:r>
        <w:t>isbn</w:t>
      </w:r>
      <w:proofErr w:type="spellEnd"/>
      <w:proofErr w:type="gramEnd"/>
      <w:r>
        <w:t xml:space="preserve"> = {978-3-319-94763-1},</w:t>
      </w:r>
    </w:p>
    <w:p w:rsidR="006A3B43" w:rsidRDefault="006A3B43" w:rsidP="006A3B43">
      <w:r>
        <w:t xml:space="preserve"> </w:t>
      </w:r>
      <w:proofErr w:type="gramStart"/>
      <w:r>
        <w:t>series</w:t>
      </w:r>
      <w:proofErr w:type="gramEnd"/>
      <w:r>
        <w:t xml:space="preserve"> = {Communications in computer and information science},</w:t>
      </w:r>
    </w:p>
    <w:p w:rsidR="006A3B43" w:rsidRDefault="006A3B43" w:rsidP="006A3B43">
      <w:r>
        <w:t xml:space="preserve"> </w:t>
      </w:r>
      <w:proofErr w:type="gramStart"/>
      <w:r>
        <w:t>editor</w:t>
      </w:r>
      <w:proofErr w:type="gramEnd"/>
      <w:r>
        <w:t xml:space="preserve"> = {</w:t>
      </w:r>
      <w:proofErr w:type="spellStart"/>
      <w:r>
        <w:t>Pires</w:t>
      </w:r>
      <w:proofErr w:type="spellEnd"/>
      <w:r>
        <w:t>, Lu{\'</w:t>
      </w:r>
      <w:proofErr w:type="spellStart"/>
      <w:r>
        <w:t>i</w:t>
      </w:r>
      <w:proofErr w:type="spellEnd"/>
      <w:r>
        <w:t xml:space="preserve">}s Ferreira and </w:t>
      </w:r>
      <w:proofErr w:type="spellStart"/>
      <w:r>
        <w:t>Hammoudi</w:t>
      </w:r>
      <w:proofErr w:type="spellEnd"/>
      <w:r>
        <w:t xml:space="preserve">, </w:t>
      </w:r>
      <w:proofErr w:type="spellStart"/>
      <w:r>
        <w:t>Slimane</w:t>
      </w:r>
      <w:proofErr w:type="spellEnd"/>
      <w:r>
        <w:t xml:space="preserve"> and </w:t>
      </w:r>
      <w:proofErr w:type="spellStart"/>
      <w:r>
        <w:t>Selic</w:t>
      </w:r>
      <w:proofErr w:type="spellEnd"/>
      <w:r>
        <w:t>, Bran},</w:t>
      </w:r>
    </w:p>
    <w:p w:rsidR="006A3B43" w:rsidRDefault="006A3B43" w:rsidP="006A3B43">
      <w:r>
        <w:t xml:space="preserve"> </w:t>
      </w:r>
      <w:proofErr w:type="spellStart"/>
      <w:proofErr w:type="gramStart"/>
      <w:r>
        <w:t>booktitle</w:t>
      </w:r>
      <w:proofErr w:type="spellEnd"/>
      <w:proofErr w:type="gramEnd"/>
      <w:r>
        <w:t xml:space="preserve"> = {Model-Driven Engineering and Software Development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18},</w:t>
      </w:r>
    </w:p>
    <w:p w:rsidR="006A3B43" w:rsidRDefault="006A3B43" w:rsidP="006A3B43">
      <w:r>
        <w:t xml:space="preserve"> </w:t>
      </w:r>
      <w:proofErr w:type="gramStart"/>
      <w:r>
        <w:t>address</w:t>
      </w:r>
      <w:proofErr w:type="gramEnd"/>
      <w:r>
        <w:t xml:space="preserve"> = {Cham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1007/978-3-319-94764-8{\</w:t>
      </w:r>
      <w:proofErr w:type="spellStart"/>
      <w:r>
        <w:t>textunderscore</w:t>
      </w:r>
      <w:proofErr w:type="spellEnd"/>
      <w:r>
        <w:t xml:space="preserve"> }16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article{</w:t>
      </w:r>
      <w:proofErr w:type="gramEnd"/>
      <w:r>
        <w:t>Fernandez.2020,</w:t>
      </w:r>
    </w:p>
    <w:p w:rsidR="006A3B43" w:rsidRDefault="006A3B43" w:rsidP="006A3B43">
      <w:bookmarkStart w:id="0" w:name="_GoBack"/>
      <w:bookmarkEnd w:id="0"/>
      <w:r>
        <w:t>author = {Fern{\'a}</w:t>
      </w:r>
      <w:proofErr w:type="spellStart"/>
      <w:r>
        <w:t>ndez</w:t>
      </w:r>
      <w:proofErr w:type="spellEnd"/>
      <w:r>
        <w:t xml:space="preserve">, A. M. and </w:t>
      </w:r>
      <w:proofErr w:type="spellStart"/>
      <w:r>
        <w:t>Guti</w:t>
      </w:r>
      <w:proofErr w:type="spellEnd"/>
      <w:r>
        <w:t>{\'e}</w:t>
      </w:r>
      <w:proofErr w:type="spellStart"/>
      <w:r>
        <w:t>rrez-Avil</w:t>
      </w:r>
      <w:proofErr w:type="spellEnd"/>
      <w:r>
        <w:t xml:space="preserve">{\'e}s, D. and </w:t>
      </w:r>
      <w:proofErr w:type="spellStart"/>
      <w:r>
        <w:t>Troncoso</w:t>
      </w:r>
      <w:proofErr w:type="spellEnd"/>
      <w:r>
        <w:t>, A. and Mart{\'</w:t>
      </w:r>
      <w:proofErr w:type="spellStart"/>
      <w:r>
        <w:t>i</w:t>
      </w:r>
      <w:proofErr w:type="spellEnd"/>
      <w:r>
        <w:t>}</w:t>
      </w:r>
      <w:proofErr w:type="spellStart"/>
      <w:r>
        <w:t>nez</w:t>
      </w:r>
      <w:proofErr w:type="spellEnd"/>
      <w:r>
        <w:t>--{\'A}</w:t>
      </w:r>
      <w:proofErr w:type="spellStart"/>
      <w:r>
        <w:t>lvarez</w:t>
      </w:r>
      <w:proofErr w:type="spellEnd"/>
      <w:r>
        <w:t>, F.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20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Automated Deployment of a Spark Cluster with Machine Learning Algorithm Integration},</w:t>
      </w:r>
    </w:p>
    <w:p w:rsidR="006A3B43" w:rsidRDefault="006A3B43" w:rsidP="006A3B43">
      <w:r>
        <w:t xml:space="preserve"> </w:t>
      </w:r>
      <w:proofErr w:type="spellStart"/>
      <w:proofErr w:type="gramStart"/>
      <w:r>
        <w:t>url</w:t>
      </w:r>
      <w:proofErr w:type="spellEnd"/>
      <w:proofErr w:type="gramEnd"/>
      <w:r>
        <w:t xml:space="preserve"> = {http://www.sciencedirect.com/science/article/pii/S2214579620300034},</w:t>
      </w:r>
    </w:p>
    <w:p w:rsidR="006A3B43" w:rsidRDefault="006A3B43" w:rsidP="006A3B43">
      <w:r>
        <w:t xml:space="preserve"> </w:t>
      </w:r>
      <w:proofErr w:type="gramStart"/>
      <w:r>
        <w:t>pages</w:t>
      </w:r>
      <w:proofErr w:type="gramEnd"/>
      <w:r>
        <w:t xml:space="preserve"> = {100135},</w:t>
      </w:r>
    </w:p>
    <w:p w:rsidR="006A3B43" w:rsidRDefault="006A3B43" w:rsidP="006A3B43">
      <w:r>
        <w:t xml:space="preserve"> </w:t>
      </w:r>
      <w:proofErr w:type="gramStart"/>
      <w:r>
        <w:t>volume</w:t>
      </w:r>
      <w:proofErr w:type="gramEnd"/>
      <w:r>
        <w:t xml:space="preserve"> = {19-20},</w:t>
      </w:r>
    </w:p>
    <w:p w:rsidR="006A3B43" w:rsidRDefault="006A3B43" w:rsidP="006A3B43">
      <w:r>
        <w:t xml:space="preserve"> </w:t>
      </w:r>
      <w:proofErr w:type="spellStart"/>
      <w:proofErr w:type="gramStart"/>
      <w:r>
        <w:t>issn</w:t>
      </w:r>
      <w:proofErr w:type="spellEnd"/>
      <w:proofErr w:type="gramEnd"/>
      <w:r>
        <w:t xml:space="preserve"> = {22145796},</w:t>
      </w:r>
    </w:p>
    <w:p w:rsidR="006A3B43" w:rsidRDefault="006A3B43" w:rsidP="006A3B43">
      <w:r>
        <w:t xml:space="preserve"> </w:t>
      </w:r>
      <w:proofErr w:type="gramStart"/>
      <w:r>
        <w:t>journal</w:t>
      </w:r>
      <w:proofErr w:type="gramEnd"/>
      <w:r>
        <w:t xml:space="preserve"> = {Big Data Research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1016/j.bdr.2020.100135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</w:t>
      </w:r>
      <w:proofErr w:type="spellStart"/>
      <w:r>
        <w:t>inproceedings</w:t>
      </w:r>
      <w:proofErr w:type="spellEnd"/>
      <w:r>
        <w:t>{</w:t>
      </w:r>
      <w:proofErr w:type="gramEnd"/>
      <w:r>
        <w:t>Freymann.2020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</w:t>
      </w:r>
      <w:proofErr w:type="spellStart"/>
      <w:r>
        <w:t>Freymann</w:t>
      </w:r>
      <w:proofErr w:type="spellEnd"/>
      <w:r>
        <w:t>, Andreas and Maier, Florian and Schaefer, Kristian and B{\"o}</w:t>
      </w:r>
      <w:proofErr w:type="spellStart"/>
      <w:r>
        <w:t>hnel</w:t>
      </w:r>
      <w:proofErr w:type="spellEnd"/>
      <w:r>
        <w:t>, Tom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Tackling the Six Fundamental Challenges of Big Data in Research Projects by Utilizing a Scalable and Modular Architecture},</w:t>
      </w:r>
    </w:p>
    <w:p w:rsidR="006A3B43" w:rsidRDefault="006A3B43" w:rsidP="006A3B43">
      <w:r>
        <w:t xml:space="preserve"> </w:t>
      </w:r>
      <w:proofErr w:type="gramStart"/>
      <w:r>
        <w:t>pages</w:t>
      </w:r>
      <w:proofErr w:type="gramEnd"/>
      <w:r>
        <w:t xml:space="preserve"> = {249--256},</w:t>
      </w:r>
    </w:p>
    <w:p w:rsidR="006A3B43" w:rsidRDefault="006A3B43" w:rsidP="006A3B43">
      <w:r>
        <w:t xml:space="preserve"> </w:t>
      </w:r>
      <w:proofErr w:type="gramStart"/>
      <w:r>
        <w:t>publisher</w:t>
      </w:r>
      <w:proofErr w:type="gramEnd"/>
      <w:r>
        <w:t xml:space="preserve"> = {{SCITEPRESS - Science and Technology Publications}},</w:t>
      </w:r>
    </w:p>
    <w:p w:rsidR="006A3B43" w:rsidRDefault="006A3B43" w:rsidP="006A3B43">
      <w:r>
        <w:t xml:space="preserve"> </w:t>
      </w:r>
      <w:proofErr w:type="spellStart"/>
      <w:proofErr w:type="gramStart"/>
      <w:r>
        <w:t>isbn</w:t>
      </w:r>
      <w:proofErr w:type="spellEnd"/>
      <w:proofErr w:type="gramEnd"/>
      <w:r>
        <w:t xml:space="preserve"> = {978-989-758-426-8},</w:t>
      </w:r>
    </w:p>
    <w:p w:rsidR="006A3B43" w:rsidRDefault="006A3B43" w:rsidP="006A3B43">
      <w:r>
        <w:lastRenderedPageBreak/>
        <w:t xml:space="preserve"> </w:t>
      </w:r>
      <w:proofErr w:type="spellStart"/>
      <w:proofErr w:type="gramStart"/>
      <w:r>
        <w:t>booktitle</w:t>
      </w:r>
      <w:proofErr w:type="spellEnd"/>
      <w:proofErr w:type="gramEnd"/>
      <w:r>
        <w:t xml:space="preserve"> = {Proceedings of the 5th International Conference on Internet of Things, Big Data and Security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20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5220/0009388602490256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article{</w:t>
      </w:r>
      <w:proofErr w:type="gramEnd"/>
      <w:r>
        <w:t>Gandomi.2015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</w:t>
      </w:r>
      <w:proofErr w:type="spellStart"/>
      <w:r>
        <w:t>Gandomi</w:t>
      </w:r>
      <w:proofErr w:type="spellEnd"/>
      <w:r>
        <w:t xml:space="preserve">, Amir and </w:t>
      </w:r>
      <w:proofErr w:type="spellStart"/>
      <w:r>
        <w:t>Haider</w:t>
      </w:r>
      <w:proofErr w:type="spellEnd"/>
      <w:r>
        <w:t xml:space="preserve">, </w:t>
      </w:r>
      <w:proofErr w:type="spellStart"/>
      <w:r>
        <w:t>Murtaza</w:t>
      </w:r>
      <w:proofErr w:type="spellEnd"/>
      <w:r>
        <w:t>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15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Beyond the hype: Big data concepts, methods, and analytics},</w:t>
      </w:r>
    </w:p>
    <w:p w:rsidR="006A3B43" w:rsidRDefault="006A3B43" w:rsidP="006A3B43">
      <w:r>
        <w:t xml:space="preserve"> </w:t>
      </w:r>
      <w:proofErr w:type="gramStart"/>
      <w:r>
        <w:t>pages</w:t>
      </w:r>
      <w:proofErr w:type="gramEnd"/>
      <w:r>
        <w:t xml:space="preserve"> = {137--144},</w:t>
      </w:r>
    </w:p>
    <w:p w:rsidR="006A3B43" w:rsidRDefault="006A3B43" w:rsidP="006A3B43">
      <w:r>
        <w:t xml:space="preserve"> </w:t>
      </w:r>
      <w:proofErr w:type="gramStart"/>
      <w:r>
        <w:t>volume</w:t>
      </w:r>
      <w:proofErr w:type="gramEnd"/>
      <w:r>
        <w:t xml:space="preserve"> = {35},</w:t>
      </w:r>
    </w:p>
    <w:p w:rsidR="006A3B43" w:rsidRDefault="006A3B43" w:rsidP="006A3B43">
      <w:r>
        <w:t xml:space="preserve"> </w:t>
      </w:r>
      <w:proofErr w:type="gramStart"/>
      <w:r>
        <w:t>number</w:t>
      </w:r>
      <w:proofErr w:type="gramEnd"/>
      <w:r>
        <w:t xml:space="preserve"> = {2},</w:t>
      </w:r>
    </w:p>
    <w:p w:rsidR="006A3B43" w:rsidRDefault="006A3B43" w:rsidP="006A3B43">
      <w:r>
        <w:t xml:space="preserve"> </w:t>
      </w:r>
      <w:proofErr w:type="spellStart"/>
      <w:proofErr w:type="gramStart"/>
      <w:r>
        <w:t>issn</w:t>
      </w:r>
      <w:proofErr w:type="spellEnd"/>
      <w:proofErr w:type="gramEnd"/>
      <w:r>
        <w:t xml:space="preserve"> = {02684012},</w:t>
      </w:r>
    </w:p>
    <w:p w:rsidR="006A3B43" w:rsidRDefault="006A3B43" w:rsidP="006A3B43">
      <w:r>
        <w:t xml:space="preserve"> </w:t>
      </w:r>
      <w:proofErr w:type="gramStart"/>
      <w:r>
        <w:t>journal</w:t>
      </w:r>
      <w:proofErr w:type="gramEnd"/>
      <w:r>
        <w:t xml:space="preserve"> = {International Journal of Information Management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1016/j.ijinfomgt.2014.10.007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article{</w:t>
      </w:r>
      <w:proofErr w:type="gramEnd"/>
      <w:r>
        <w:t>Gardiner.2018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Gardiner, Adrian and </w:t>
      </w:r>
      <w:proofErr w:type="spellStart"/>
      <w:r>
        <w:t>Aasheim</w:t>
      </w:r>
      <w:proofErr w:type="spellEnd"/>
      <w:r>
        <w:t xml:space="preserve">, Cheryl and </w:t>
      </w:r>
      <w:proofErr w:type="spellStart"/>
      <w:r>
        <w:t>Rutner</w:t>
      </w:r>
      <w:proofErr w:type="spellEnd"/>
      <w:r>
        <w:t>, Paige and Williams, Susan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18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Skill Requirements in Big Data: A Content Analysis of Job Advertisements},</w:t>
      </w:r>
    </w:p>
    <w:p w:rsidR="006A3B43" w:rsidRDefault="006A3B43" w:rsidP="006A3B43">
      <w:r>
        <w:t xml:space="preserve"> </w:t>
      </w:r>
      <w:proofErr w:type="gramStart"/>
      <w:r>
        <w:t>pages</w:t>
      </w:r>
      <w:proofErr w:type="gramEnd"/>
      <w:r>
        <w:t xml:space="preserve"> = {374--384},</w:t>
      </w:r>
    </w:p>
    <w:p w:rsidR="006A3B43" w:rsidRDefault="006A3B43" w:rsidP="006A3B43">
      <w:r>
        <w:t xml:space="preserve"> </w:t>
      </w:r>
      <w:proofErr w:type="gramStart"/>
      <w:r>
        <w:t>volume</w:t>
      </w:r>
      <w:proofErr w:type="gramEnd"/>
      <w:r>
        <w:t xml:space="preserve"> = {58},</w:t>
      </w:r>
    </w:p>
    <w:p w:rsidR="006A3B43" w:rsidRDefault="006A3B43" w:rsidP="006A3B43">
      <w:r>
        <w:t xml:space="preserve"> </w:t>
      </w:r>
      <w:proofErr w:type="gramStart"/>
      <w:r>
        <w:t>number</w:t>
      </w:r>
      <w:proofErr w:type="gramEnd"/>
      <w:r>
        <w:t xml:space="preserve"> = {4},</w:t>
      </w:r>
    </w:p>
    <w:p w:rsidR="006A3B43" w:rsidRDefault="006A3B43" w:rsidP="006A3B43">
      <w:r>
        <w:t xml:space="preserve"> </w:t>
      </w:r>
      <w:proofErr w:type="spellStart"/>
      <w:proofErr w:type="gramStart"/>
      <w:r>
        <w:t>issn</w:t>
      </w:r>
      <w:proofErr w:type="spellEnd"/>
      <w:proofErr w:type="gramEnd"/>
      <w:r>
        <w:t xml:space="preserve"> = {0887-4417},</w:t>
      </w:r>
    </w:p>
    <w:p w:rsidR="006A3B43" w:rsidRDefault="006A3B43" w:rsidP="006A3B43">
      <w:r>
        <w:t xml:space="preserve"> </w:t>
      </w:r>
      <w:proofErr w:type="gramStart"/>
      <w:r>
        <w:t>journal</w:t>
      </w:r>
      <w:proofErr w:type="gramEnd"/>
      <w:r>
        <w:t xml:space="preserve"> = {Journal of Computer Information Systems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1080/08874417.2017.1289354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article{</w:t>
      </w:r>
      <w:proofErr w:type="gramEnd"/>
      <w:r>
        <w:t>Jamshidi.2018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</w:t>
      </w:r>
      <w:proofErr w:type="spellStart"/>
      <w:r>
        <w:t>Jamshidi</w:t>
      </w:r>
      <w:proofErr w:type="spellEnd"/>
      <w:r>
        <w:t xml:space="preserve">, </w:t>
      </w:r>
      <w:proofErr w:type="spellStart"/>
      <w:r>
        <w:t>Pooyan</w:t>
      </w:r>
      <w:proofErr w:type="spellEnd"/>
      <w:r>
        <w:t xml:space="preserve"> and </w:t>
      </w:r>
      <w:proofErr w:type="spellStart"/>
      <w:r>
        <w:t>Pahl</w:t>
      </w:r>
      <w:proofErr w:type="spellEnd"/>
      <w:r>
        <w:t xml:space="preserve">, Claus and </w:t>
      </w:r>
      <w:proofErr w:type="spellStart"/>
      <w:r>
        <w:t>Mendonca</w:t>
      </w:r>
      <w:proofErr w:type="spellEnd"/>
      <w:r>
        <w:t xml:space="preserve">, </w:t>
      </w:r>
      <w:proofErr w:type="spellStart"/>
      <w:r>
        <w:t>Nabor</w:t>
      </w:r>
      <w:proofErr w:type="spellEnd"/>
      <w:r>
        <w:t xml:space="preserve"> C. and Lewis, James and </w:t>
      </w:r>
      <w:proofErr w:type="spellStart"/>
      <w:r>
        <w:t>Tilkov</w:t>
      </w:r>
      <w:proofErr w:type="spellEnd"/>
      <w:r>
        <w:t>, Stefan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18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</w:t>
      </w:r>
      <w:proofErr w:type="spellStart"/>
      <w:r>
        <w:t>Microservices</w:t>
      </w:r>
      <w:proofErr w:type="spellEnd"/>
      <w:r>
        <w:t>: The Journey So Far and Challenges Ahead},</w:t>
      </w:r>
    </w:p>
    <w:p w:rsidR="006A3B43" w:rsidRDefault="006A3B43" w:rsidP="006A3B43">
      <w:r>
        <w:t xml:space="preserve"> </w:t>
      </w:r>
      <w:proofErr w:type="gramStart"/>
      <w:r>
        <w:t>pages</w:t>
      </w:r>
      <w:proofErr w:type="gramEnd"/>
      <w:r>
        <w:t xml:space="preserve"> = {24--35},</w:t>
      </w:r>
    </w:p>
    <w:p w:rsidR="006A3B43" w:rsidRDefault="006A3B43" w:rsidP="006A3B43">
      <w:r>
        <w:t xml:space="preserve"> </w:t>
      </w:r>
      <w:proofErr w:type="gramStart"/>
      <w:r>
        <w:t>volume</w:t>
      </w:r>
      <w:proofErr w:type="gramEnd"/>
      <w:r>
        <w:t xml:space="preserve"> = {35},</w:t>
      </w:r>
    </w:p>
    <w:p w:rsidR="006A3B43" w:rsidRDefault="006A3B43" w:rsidP="006A3B43">
      <w:r>
        <w:t xml:space="preserve"> </w:t>
      </w:r>
      <w:proofErr w:type="gramStart"/>
      <w:r>
        <w:t>number</w:t>
      </w:r>
      <w:proofErr w:type="gramEnd"/>
      <w:r>
        <w:t xml:space="preserve"> = {3},</w:t>
      </w:r>
    </w:p>
    <w:p w:rsidR="006A3B43" w:rsidRDefault="006A3B43" w:rsidP="006A3B43">
      <w:r>
        <w:t xml:space="preserve"> </w:t>
      </w:r>
      <w:proofErr w:type="spellStart"/>
      <w:proofErr w:type="gramStart"/>
      <w:r>
        <w:t>issn</w:t>
      </w:r>
      <w:proofErr w:type="spellEnd"/>
      <w:proofErr w:type="gramEnd"/>
      <w:r>
        <w:t xml:space="preserve"> = {0740-7459},</w:t>
      </w:r>
    </w:p>
    <w:p w:rsidR="006A3B43" w:rsidRDefault="006A3B43" w:rsidP="006A3B43">
      <w:r>
        <w:t xml:space="preserve"> </w:t>
      </w:r>
      <w:proofErr w:type="gramStart"/>
      <w:r>
        <w:t>journal</w:t>
      </w:r>
      <w:proofErr w:type="gramEnd"/>
      <w:r>
        <w:t xml:space="preserve"> = {IEEE Software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1109/MS.2018.2141039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</w:t>
      </w:r>
      <w:proofErr w:type="spellStart"/>
      <w:r>
        <w:t>inproceedings</w:t>
      </w:r>
      <w:proofErr w:type="spellEnd"/>
      <w:r>
        <w:t>{</w:t>
      </w:r>
      <w:proofErr w:type="gramEnd"/>
      <w:r>
        <w:t>Krylovskiy.2015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</w:t>
      </w:r>
      <w:proofErr w:type="spellStart"/>
      <w:r>
        <w:t>Krylovskiy</w:t>
      </w:r>
      <w:proofErr w:type="spellEnd"/>
      <w:r>
        <w:t xml:space="preserve">, </w:t>
      </w:r>
      <w:proofErr w:type="spellStart"/>
      <w:r>
        <w:t>Alexandr</w:t>
      </w:r>
      <w:proofErr w:type="spellEnd"/>
      <w:r>
        <w:t xml:space="preserve"> and </w:t>
      </w:r>
      <w:proofErr w:type="spellStart"/>
      <w:r>
        <w:t>Jahn</w:t>
      </w:r>
      <w:proofErr w:type="spellEnd"/>
      <w:r>
        <w:t xml:space="preserve">, Marco and Patti, </w:t>
      </w:r>
      <w:proofErr w:type="spellStart"/>
      <w:r>
        <w:t>Edoardo</w:t>
      </w:r>
      <w:proofErr w:type="spellEnd"/>
      <w:r>
        <w:t>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Designing a Smart City Internet of Things Platform with </w:t>
      </w:r>
      <w:proofErr w:type="spellStart"/>
      <w:r>
        <w:t>Microservice</w:t>
      </w:r>
      <w:proofErr w:type="spellEnd"/>
      <w:r>
        <w:t xml:space="preserve"> Architecture},</w:t>
      </w:r>
    </w:p>
    <w:p w:rsidR="006A3B43" w:rsidRDefault="006A3B43" w:rsidP="006A3B43">
      <w:r>
        <w:t xml:space="preserve"> </w:t>
      </w:r>
      <w:proofErr w:type="gramStart"/>
      <w:r>
        <w:t>pages</w:t>
      </w:r>
      <w:proofErr w:type="gramEnd"/>
      <w:r>
        <w:t xml:space="preserve"> = {25--30},</w:t>
      </w:r>
    </w:p>
    <w:p w:rsidR="006A3B43" w:rsidRDefault="006A3B43" w:rsidP="006A3B43">
      <w:r>
        <w:lastRenderedPageBreak/>
        <w:t xml:space="preserve"> </w:t>
      </w:r>
      <w:proofErr w:type="gramStart"/>
      <w:r>
        <w:t>publisher</w:t>
      </w:r>
      <w:proofErr w:type="gramEnd"/>
      <w:r>
        <w:t xml:space="preserve"> = {IEEE},</w:t>
      </w:r>
    </w:p>
    <w:p w:rsidR="006A3B43" w:rsidRDefault="006A3B43" w:rsidP="006A3B43">
      <w:r>
        <w:t xml:space="preserve"> </w:t>
      </w:r>
      <w:proofErr w:type="spellStart"/>
      <w:proofErr w:type="gramStart"/>
      <w:r>
        <w:t>isbn</w:t>
      </w:r>
      <w:proofErr w:type="spellEnd"/>
      <w:proofErr w:type="gramEnd"/>
      <w:r>
        <w:t xml:space="preserve"> = {978-1-4673-8103-1},</w:t>
      </w:r>
    </w:p>
    <w:p w:rsidR="006A3B43" w:rsidRDefault="006A3B43" w:rsidP="006A3B43">
      <w:r>
        <w:t xml:space="preserve"> </w:t>
      </w:r>
      <w:proofErr w:type="gramStart"/>
      <w:r>
        <w:t>editor</w:t>
      </w:r>
      <w:proofErr w:type="gramEnd"/>
      <w:r>
        <w:t xml:space="preserve"> = {Awan, Irfan},</w:t>
      </w:r>
    </w:p>
    <w:p w:rsidR="006A3B43" w:rsidRDefault="006A3B43" w:rsidP="006A3B43">
      <w:r>
        <w:t xml:space="preserve"> </w:t>
      </w:r>
      <w:proofErr w:type="spellStart"/>
      <w:proofErr w:type="gramStart"/>
      <w:r>
        <w:t>booktitle</w:t>
      </w:r>
      <w:proofErr w:type="spellEnd"/>
      <w:proofErr w:type="gramEnd"/>
      <w:r>
        <w:t xml:space="preserve"> = {Proceedings of the 3rd International Conference on Future Internet of Things and Cloud (</w:t>
      </w:r>
      <w:proofErr w:type="spellStart"/>
      <w:r>
        <w:t>FiCloud</w:t>
      </w:r>
      <w:proofErr w:type="spellEnd"/>
      <w:r>
        <w:t xml:space="preserve"> 2015)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15},</w:t>
      </w:r>
    </w:p>
    <w:p w:rsidR="006A3B43" w:rsidRDefault="006A3B43" w:rsidP="006A3B43">
      <w:r>
        <w:t xml:space="preserve"> </w:t>
      </w:r>
      <w:proofErr w:type="gramStart"/>
      <w:r>
        <w:t>address</w:t>
      </w:r>
      <w:proofErr w:type="gramEnd"/>
      <w:r>
        <w:t xml:space="preserve"> = {Piscataway, NJ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1109/FiCloud.2015.55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book{</w:t>
      </w:r>
      <w:proofErr w:type="gramEnd"/>
      <w:r>
        <w:t>Nadareishvili.2016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</w:t>
      </w:r>
      <w:proofErr w:type="spellStart"/>
      <w:r>
        <w:t>Nadareishvili</w:t>
      </w:r>
      <w:proofErr w:type="spellEnd"/>
      <w:r>
        <w:t xml:space="preserve">, </w:t>
      </w:r>
      <w:proofErr w:type="spellStart"/>
      <w:r>
        <w:t>Irakli</w:t>
      </w:r>
      <w:proofErr w:type="spellEnd"/>
      <w:r>
        <w:t xml:space="preserve"> and </w:t>
      </w:r>
      <w:proofErr w:type="spellStart"/>
      <w:r>
        <w:t>Mitra</w:t>
      </w:r>
      <w:proofErr w:type="spellEnd"/>
      <w:r>
        <w:t xml:space="preserve">, Ronnie and </w:t>
      </w:r>
      <w:proofErr w:type="spellStart"/>
      <w:r>
        <w:t>McLarty</w:t>
      </w:r>
      <w:proofErr w:type="spellEnd"/>
      <w:r>
        <w:t>, Matt and Amundsen, Michael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16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</w:t>
      </w:r>
      <w:proofErr w:type="spellStart"/>
      <w:r>
        <w:t>Microservice</w:t>
      </w:r>
      <w:proofErr w:type="spellEnd"/>
      <w:r>
        <w:t xml:space="preserve"> architecture: Aligning princ</w:t>
      </w:r>
      <w:r>
        <w:t>iples, practices, and culture},</w:t>
      </w:r>
    </w:p>
    <w:p w:rsidR="006A3B43" w:rsidRDefault="006A3B43" w:rsidP="006A3B43">
      <w:r>
        <w:t xml:space="preserve"> </w:t>
      </w:r>
      <w:proofErr w:type="gramStart"/>
      <w:r>
        <w:t>address</w:t>
      </w:r>
      <w:proofErr w:type="gramEnd"/>
      <w:r>
        <w:t xml:space="preserve"> = {Beijing and Boston and </w:t>
      </w:r>
      <w:proofErr w:type="spellStart"/>
      <w:r>
        <w:t>Farnham</w:t>
      </w:r>
      <w:proofErr w:type="spellEnd"/>
      <w:r>
        <w:t xml:space="preserve"> and Sebastopol and Tokyo},</w:t>
      </w:r>
    </w:p>
    <w:p w:rsidR="006A3B43" w:rsidRDefault="006A3B43" w:rsidP="006A3B43">
      <w:r>
        <w:t xml:space="preserve"> </w:t>
      </w:r>
      <w:proofErr w:type="gramStart"/>
      <w:r>
        <w:t>edition</w:t>
      </w:r>
      <w:proofErr w:type="gramEnd"/>
      <w:r>
        <w:t xml:space="preserve"> = {First edition},</w:t>
      </w:r>
    </w:p>
    <w:p w:rsidR="006A3B43" w:rsidRDefault="006A3B43" w:rsidP="006A3B43">
      <w:r>
        <w:t xml:space="preserve"> </w:t>
      </w:r>
      <w:proofErr w:type="gramStart"/>
      <w:r>
        <w:t>publisher</w:t>
      </w:r>
      <w:proofErr w:type="gramEnd"/>
      <w:r>
        <w:t xml:space="preserve"> = {O´Reilly},</w:t>
      </w:r>
    </w:p>
    <w:p w:rsidR="006A3B43" w:rsidRDefault="006A3B43" w:rsidP="006A3B43">
      <w:r>
        <w:t xml:space="preserve"> </w:t>
      </w:r>
      <w:proofErr w:type="spellStart"/>
      <w:proofErr w:type="gramStart"/>
      <w:r>
        <w:t>isbn</w:t>
      </w:r>
      <w:proofErr w:type="spellEnd"/>
      <w:proofErr w:type="gramEnd"/>
      <w:r>
        <w:t xml:space="preserve"> = {978-1-491-95625-0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article{</w:t>
      </w:r>
      <w:proofErr w:type="gramEnd"/>
      <w:r>
        <w:t>Parlina.2020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</w:t>
      </w:r>
      <w:proofErr w:type="spellStart"/>
      <w:r>
        <w:t>Parlina</w:t>
      </w:r>
      <w:proofErr w:type="spellEnd"/>
      <w:r>
        <w:t xml:space="preserve">, Anne and </w:t>
      </w:r>
      <w:proofErr w:type="spellStart"/>
      <w:r>
        <w:t>Ramli</w:t>
      </w:r>
      <w:proofErr w:type="spellEnd"/>
      <w:r>
        <w:t xml:space="preserve">, </w:t>
      </w:r>
      <w:proofErr w:type="spellStart"/>
      <w:r>
        <w:t>Kalamullah</w:t>
      </w:r>
      <w:proofErr w:type="spellEnd"/>
      <w:r>
        <w:t xml:space="preserve"> and </w:t>
      </w:r>
      <w:proofErr w:type="spellStart"/>
      <w:r>
        <w:t>Murfi</w:t>
      </w:r>
      <w:proofErr w:type="spellEnd"/>
      <w:r>
        <w:t xml:space="preserve">, </w:t>
      </w:r>
      <w:proofErr w:type="spellStart"/>
      <w:r>
        <w:t>Hendri</w:t>
      </w:r>
      <w:proofErr w:type="spellEnd"/>
      <w:r>
        <w:t>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20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Theme Mapping and </w:t>
      </w:r>
      <w:proofErr w:type="spellStart"/>
      <w:r>
        <w:t>Bibliometrics</w:t>
      </w:r>
      <w:proofErr w:type="spellEnd"/>
      <w:r>
        <w:t xml:space="preserve"> Analysis of One Decade of Big Data Research in the Scopus Database},</w:t>
      </w:r>
    </w:p>
    <w:p w:rsidR="006A3B43" w:rsidRDefault="006A3B43" w:rsidP="006A3B43">
      <w:r>
        <w:t xml:space="preserve"> </w:t>
      </w:r>
      <w:proofErr w:type="gramStart"/>
      <w:r>
        <w:t>pages</w:t>
      </w:r>
      <w:proofErr w:type="gramEnd"/>
      <w:r>
        <w:t xml:space="preserve"> = {69--94},</w:t>
      </w:r>
    </w:p>
    <w:p w:rsidR="006A3B43" w:rsidRDefault="006A3B43" w:rsidP="006A3B43">
      <w:r>
        <w:t xml:space="preserve"> </w:t>
      </w:r>
      <w:proofErr w:type="gramStart"/>
      <w:r>
        <w:t>volume</w:t>
      </w:r>
      <w:proofErr w:type="gramEnd"/>
      <w:r>
        <w:t xml:space="preserve"> = {11},</w:t>
      </w:r>
    </w:p>
    <w:p w:rsidR="006A3B43" w:rsidRDefault="006A3B43" w:rsidP="006A3B43">
      <w:r>
        <w:t xml:space="preserve"> </w:t>
      </w:r>
      <w:proofErr w:type="gramStart"/>
      <w:r>
        <w:t>number</w:t>
      </w:r>
      <w:proofErr w:type="gramEnd"/>
      <w:r>
        <w:t xml:space="preserve"> = {2},</w:t>
      </w:r>
    </w:p>
    <w:p w:rsidR="006A3B43" w:rsidRDefault="006A3B43" w:rsidP="006A3B43">
      <w:r>
        <w:t xml:space="preserve"> </w:t>
      </w:r>
      <w:proofErr w:type="gramStart"/>
      <w:r>
        <w:t>journal</w:t>
      </w:r>
      <w:proofErr w:type="gramEnd"/>
      <w:r>
        <w:t xml:space="preserve"> = {Information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3390/info11020069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</w:t>
      </w:r>
      <w:proofErr w:type="spellStart"/>
      <w:r>
        <w:t>incollection</w:t>
      </w:r>
      <w:proofErr w:type="spellEnd"/>
      <w:r>
        <w:t>{</w:t>
      </w:r>
      <w:proofErr w:type="gramEnd"/>
      <w:r>
        <w:t>Volk.2020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Volk, Matthias and Staegemann, Daniel and </w:t>
      </w:r>
      <w:proofErr w:type="spellStart"/>
      <w:r>
        <w:t>Bosse</w:t>
      </w:r>
      <w:proofErr w:type="spellEnd"/>
      <w:r>
        <w:t xml:space="preserve">, </w:t>
      </w:r>
      <w:proofErr w:type="spellStart"/>
      <w:r>
        <w:t>Sascha</w:t>
      </w:r>
      <w:proofErr w:type="spellEnd"/>
      <w:r>
        <w:t xml:space="preserve"> and Nahhas, Abdulrahman and Turowski, Klaus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Towards a Decision Support System for Big Data Projects},</w:t>
      </w:r>
    </w:p>
    <w:p w:rsidR="006A3B43" w:rsidRDefault="006A3B43" w:rsidP="006A3B43">
      <w:r>
        <w:t xml:space="preserve"> </w:t>
      </w:r>
      <w:proofErr w:type="gramStart"/>
      <w:r>
        <w:t>pages</w:t>
      </w:r>
      <w:proofErr w:type="gramEnd"/>
      <w:r>
        <w:t xml:space="preserve"> = {357--368},</w:t>
      </w:r>
    </w:p>
    <w:p w:rsidR="006A3B43" w:rsidRDefault="006A3B43" w:rsidP="006A3B43">
      <w:r>
        <w:t xml:space="preserve"> </w:t>
      </w:r>
      <w:proofErr w:type="gramStart"/>
      <w:r>
        <w:t>publisher</w:t>
      </w:r>
      <w:proofErr w:type="gramEnd"/>
      <w:r>
        <w:t xml:space="preserve"> = {{GITO </w:t>
      </w:r>
      <w:proofErr w:type="spellStart"/>
      <w:r>
        <w:t>Verlag</w:t>
      </w:r>
      <w:proofErr w:type="spellEnd"/>
      <w:r>
        <w:t>}},</w:t>
      </w:r>
    </w:p>
    <w:p w:rsidR="006A3B43" w:rsidRDefault="006A3B43" w:rsidP="006A3B43">
      <w:r>
        <w:t xml:space="preserve"> </w:t>
      </w:r>
      <w:proofErr w:type="spellStart"/>
      <w:proofErr w:type="gramStart"/>
      <w:r>
        <w:t>isbn</w:t>
      </w:r>
      <w:proofErr w:type="spellEnd"/>
      <w:proofErr w:type="gramEnd"/>
      <w:r>
        <w:t xml:space="preserve"> = {9783955453350},</w:t>
      </w:r>
    </w:p>
    <w:p w:rsidR="006A3B43" w:rsidRDefault="006A3B43" w:rsidP="006A3B43">
      <w:r>
        <w:t xml:space="preserve"> </w:t>
      </w:r>
      <w:proofErr w:type="gramStart"/>
      <w:r>
        <w:t>editor</w:t>
      </w:r>
      <w:proofErr w:type="gramEnd"/>
      <w:r>
        <w:t xml:space="preserve"> = {</w:t>
      </w:r>
      <w:proofErr w:type="spellStart"/>
      <w:r>
        <w:t>Gronau</w:t>
      </w:r>
      <w:proofErr w:type="spellEnd"/>
      <w:r>
        <w:t xml:space="preserve">, Norbert and Heine, </w:t>
      </w:r>
      <w:proofErr w:type="spellStart"/>
      <w:r>
        <w:t>Moreen</w:t>
      </w:r>
      <w:proofErr w:type="spellEnd"/>
      <w:r>
        <w:t xml:space="preserve"> and </w:t>
      </w:r>
      <w:proofErr w:type="spellStart"/>
      <w:r>
        <w:t>Poustcchi</w:t>
      </w:r>
      <w:proofErr w:type="spellEnd"/>
      <w:r>
        <w:t xml:space="preserve">, K. and </w:t>
      </w:r>
      <w:proofErr w:type="spellStart"/>
      <w:r>
        <w:t>Krasnova</w:t>
      </w:r>
      <w:proofErr w:type="spellEnd"/>
      <w:r>
        <w:t>, H.},</w:t>
      </w:r>
    </w:p>
    <w:p w:rsidR="006A3B43" w:rsidRDefault="006A3B43" w:rsidP="006A3B43">
      <w:r>
        <w:t xml:space="preserve"> </w:t>
      </w:r>
      <w:proofErr w:type="spellStart"/>
      <w:proofErr w:type="gramStart"/>
      <w:r>
        <w:t>booktitle</w:t>
      </w:r>
      <w:proofErr w:type="spellEnd"/>
      <w:proofErr w:type="gramEnd"/>
      <w:r>
        <w:t xml:space="preserve"> = {WI2020 </w:t>
      </w:r>
      <w:proofErr w:type="spellStart"/>
      <w:r>
        <w:t>Zentrale</w:t>
      </w:r>
      <w:proofErr w:type="spellEnd"/>
      <w:r>
        <w:t xml:space="preserve"> Tracks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20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30844/</w:t>
      </w:r>
      <w:proofErr w:type="spellStart"/>
      <w:r>
        <w:t>wi</w:t>
      </w:r>
      <w:proofErr w:type="spellEnd"/>
      <w:r>
        <w:t>{\</w:t>
      </w:r>
      <w:proofErr w:type="spellStart"/>
      <w:r>
        <w:t>textunderscore</w:t>
      </w:r>
      <w:proofErr w:type="spellEnd"/>
      <w:r>
        <w:t xml:space="preserve"> }2020{\</w:t>
      </w:r>
      <w:proofErr w:type="spellStart"/>
      <w:r>
        <w:t>textunderscore</w:t>
      </w:r>
      <w:proofErr w:type="spellEnd"/>
      <w:r>
        <w:t xml:space="preserve"> }c11-volk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</w:t>
      </w:r>
      <w:proofErr w:type="spellStart"/>
      <w:r>
        <w:t>inproceedings</w:t>
      </w:r>
      <w:proofErr w:type="spellEnd"/>
      <w:r>
        <w:t>{</w:t>
      </w:r>
      <w:proofErr w:type="gramEnd"/>
      <w:r>
        <w:t>Volk.2019,</w:t>
      </w:r>
    </w:p>
    <w:p w:rsidR="006A3B43" w:rsidRDefault="006A3B43" w:rsidP="006A3B43">
      <w:r>
        <w:lastRenderedPageBreak/>
        <w:t xml:space="preserve"> </w:t>
      </w:r>
      <w:proofErr w:type="gramStart"/>
      <w:r>
        <w:t>author</w:t>
      </w:r>
      <w:proofErr w:type="gramEnd"/>
      <w:r>
        <w:t xml:space="preserve"> = {Volk, Matthias and Staegemann, Daniel and Pohl, Matthias and Turowski, Klaus},</w:t>
      </w:r>
    </w:p>
    <w:p w:rsidR="006A3B43" w:rsidRDefault="006A3B43" w:rsidP="006A3B43">
      <w:r>
        <w:t xml:space="preserve"> </w:t>
      </w:r>
      <w:proofErr w:type="gramStart"/>
      <w:r>
        <w:t>title</w:t>
      </w:r>
      <w:proofErr w:type="gramEnd"/>
      <w:r>
        <w:t xml:space="preserve"> = {Challenging Big Data Engineering: Positioning of Current and Future Development},</w:t>
      </w:r>
    </w:p>
    <w:p w:rsidR="006A3B43" w:rsidRDefault="006A3B43" w:rsidP="006A3B43">
      <w:r>
        <w:t xml:space="preserve"> </w:t>
      </w:r>
      <w:proofErr w:type="gramStart"/>
      <w:r>
        <w:t>pages</w:t>
      </w:r>
      <w:proofErr w:type="gramEnd"/>
      <w:r>
        <w:t xml:space="preserve"> = {351--358},</w:t>
      </w:r>
    </w:p>
    <w:p w:rsidR="006A3B43" w:rsidRDefault="006A3B43" w:rsidP="006A3B43">
      <w:r>
        <w:t xml:space="preserve"> </w:t>
      </w:r>
      <w:proofErr w:type="gramStart"/>
      <w:r>
        <w:t>publisher</w:t>
      </w:r>
      <w:proofErr w:type="gramEnd"/>
      <w:r>
        <w:t xml:space="preserve"> = {{SCITEPRESS - Science and Technology Publications}},</w:t>
      </w:r>
    </w:p>
    <w:p w:rsidR="006A3B43" w:rsidRDefault="006A3B43" w:rsidP="006A3B43">
      <w:r>
        <w:t xml:space="preserve"> </w:t>
      </w:r>
      <w:proofErr w:type="spellStart"/>
      <w:proofErr w:type="gramStart"/>
      <w:r>
        <w:t>isbn</w:t>
      </w:r>
      <w:proofErr w:type="spellEnd"/>
      <w:proofErr w:type="gramEnd"/>
      <w:r>
        <w:t xml:space="preserve"> = {978-989-758-369-8},</w:t>
      </w:r>
    </w:p>
    <w:p w:rsidR="006A3B43" w:rsidRDefault="006A3B43" w:rsidP="006A3B43">
      <w:r>
        <w:t xml:space="preserve"> </w:t>
      </w:r>
      <w:proofErr w:type="spellStart"/>
      <w:proofErr w:type="gramStart"/>
      <w:r>
        <w:t>booktitle</w:t>
      </w:r>
      <w:proofErr w:type="spellEnd"/>
      <w:proofErr w:type="gramEnd"/>
      <w:r>
        <w:t xml:space="preserve"> = {Proceedings of the 4th International Conference on Internet of Things, Big Data and Security},</w:t>
      </w:r>
    </w:p>
    <w:p w:rsidR="006A3B43" w:rsidRDefault="006A3B43" w:rsidP="006A3B43">
      <w:r>
        <w:t xml:space="preserve"> </w:t>
      </w:r>
      <w:proofErr w:type="gramStart"/>
      <w:r>
        <w:t>year</w:t>
      </w:r>
      <w:proofErr w:type="gramEnd"/>
      <w:r>
        <w:t xml:space="preserve"> = {2019},</w:t>
      </w:r>
    </w:p>
    <w:p w:rsidR="006A3B43" w:rsidRDefault="006A3B43" w:rsidP="006A3B43">
      <w:r>
        <w:t xml:space="preserve"> </w:t>
      </w:r>
      <w:proofErr w:type="spellStart"/>
      <w:proofErr w:type="gramStart"/>
      <w:r>
        <w:t>doi</w:t>
      </w:r>
      <w:proofErr w:type="spellEnd"/>
      <w:proofErr w:type="gramEnd"/>
      <w:r>
        <w:t xml:space="preserve"> = {10.5220/0007748803510358}</w:t>
      </w:r>
    </w:p>
    <w:p w:rsidR="006A3B43" w:rsidRDefault="006A3B43" w:rsidP="006A3B43">
      <w:r>
        <w:t>}</w:t>
      </w:r>
    </w:p>
    <w:p w:rsidR="006A3B43" w:rsidRDefault="006A3B43" w:rsidP="006A3B43"/>
    <w:p w:rsidR="006A3B43" w:rsidRDefault="006A3B43" w:rsidP="006A3B43"/>
    <w:p w:rsidR="006A3B43" w:rsidRDefault="006A3B43" w:rsidP="006A3B43">
      <w:proofErr w:type="gramStart"/>
      <w:r>
        <w:t>@</w:t>
      </w:r>
      <w:proofErr w:type="spellStart"/>
      <w:r>
        <w:t>incollection</w:t>
      </w:r>
      <w:proofErr w:type="spellEnd"/>
      <w:r>
        <w:t>{</w:t>
      </w:r>
      <w:proofErr w:type="gramEnd"/>
      <w:r>
        <w:t>Volk.2020b,</w:t>
      </w:r>
    </w:p>
    <w:p w:rsidR="006A3B43" w:rsidRDefault="006A3B43" w:rsidP="006A3B43">
      <w:r>
        <w:t xml:space="preserve"> </w:t>
      </w:r>
      <w:proofErr w:type="gramStart"/>
      <w:r>
        <w:t>author</w:t>
      </w:r>
      <w:proofErr w:type="gramEnd"/>
      <w:r>
        <w:t xml:space="preserve"> = {Volk, Matthias and Staegemann, Daniel and Turowski, Klaus},</w:t>
      </w:r>
    </w:p>
    <w:p w:rsidR="006A3B43" w:rsidRPr="006A3B43" w:rsidRDefault="006A3B43" w:rsidP="006A3B43">
      <w:pPr>
        <w:rPr>
          <w:lang w:val="de-DE"/>
        </w:rPr>
      </w:pPr>
      <w:r>
        <w:t xml:space="preserve"> </w:t>
      </w:r>
      <w:r w:rsidRPr="006A3B43">
        <w:rPr>
          <w:lang w:val="de-DE"/>
        </w:rPr>
        <w:t>title = {Big Data},</w:t>
      </w:r>
    </w:p>
    <w:p w:rsidR="006A3B43" w:rsidRPr="006A3B43" w:rsidRDefault="006A3B43" w:rsidP="006A3B43">
      <w:pPr>
        <w:rPr>
          <w:lang w:val="de-DE"/>
        </w:rPr>
      </w:pPr>
      <w:r w:rsidRPr="006A3B43">
        <w:rPr>
          <w:lang w:val="de-DE"/>
        </w:rPr>
        <w:t xml:space="preserve"> </w:t>
      </w:r>
      <w:proofErr w:type="spellStart"/>
      <w:r w:rsidRPr="006A3B43">
        <w:rPr>
          <w:lang w:val="de-DE"/>
        </w:rPr>
        <w:t>pages</w:t>
      </w:r>
      <w:proofErr w:type="spellEnd"/>
      <w:r w:rsidRPr="006A3B43">
        <w:rPr>
          <w:lang w:val="de-DE"/>
        </w:rPr>
        <w:t xml:space="preserve"> = {1--18},</w:t>
      </w:r>
    </w:p>
    <w:p w:rsidR="006A3B43" w:rsidRPr="006A3B43" w:rsidRDefault="006A3B43" w:rsidP="006A3B43">
      <w:pPr>
        <w:rPr>
          <w:lang w:val="de-DE"/>
        </w:rPr>
      </w:pPr>
      <w:r w:rsidRPr="006A3B43">
        <w:rPr>
          <w:lang w:val="de-DE"/>
        </w:rPr>
        <w:t xml:space="preserve"> </w:t>
      </w:r>
      <w:proofErr w:type="spellStart"/>
      <w:r w:rsidRPr="006A3B43">
        <w:rPr>
          <w:lang w:val="de-DE"/>
        </w:rPr>
        <w:t>publisher</w:t>
      </w:r>
      <w:proofErr w:type="spellEnd"/>
      <w:r w:rsidRPr="006A3B43">
        <w:rPr>
          <w:lang w:val="de-DE"/>
        </w:rPr>
        <w:t xml:space="preserve"> = {{Springer Fachmedien Wiesbaden}},</w:t>
      </w:r>
    </w:p>
    <w:p w:rsidR="006A3B43" w:rsidRPr="006A3B43" w:rsidRDefault="006A3B43" w:rsidP="006A3B43">
      <w:pPr>
        <w:rPr>
          <w:lang w:val="de-DE"/>
        </w:rPr>
      </w:pPr>
      <w:r w:rsidRPr="006A3B43">
        <w:rPr>
          <w:lang w:val="de-DE"/>
        </w:rPr>
        <w:t xml:space="preserve"> </w:t>
      </w:r>
      <w:proofErr w:type="spellStart"/>
      <w:r w:rsidRPr="006A3B43">
        <w:rPr>
          <w:lang w:val="de-DE"/>
        </w:rPr>
        <w:t>isbn</w:t>
      </w:r>
      <w:proofErr w:type="spellEnd"/>
      <w:r w:rsidRPr="006A3B43">
        <w:rPr>
          <w:lang w:val="de-DE"/>
        </w:rPr>
        <w:t xml:space="preserve"> = {978-3-658-17345-6},</w:t>
      </w:r>
    </w:p>
    <w:p w:rsidR="006A3B43" w:rsidRPr="006A3B43" w:rsidRDefault="006A3B43" w:rsidP="006A3B43">
      <w:pPr>
        <w:rPr>
          <w:lang w:val="de-DE"/>
        </w:rPr>
      </w:pPr>
      <w:r w:rsidRPr="006A3B43">
        <w:rPr>
          <w:lang w:val="de-DE"/>
        </w:rPr>
        <w:t xml:space="preserve"> </w:t>
      </w:r>
      <w:proofErr w:type="spellStart"/>
      <w:r w:rsidRPr="006A3B43">
        <w:rPr>
          <w:lang w:val="de-DE"/>
        </w:rPr>
        <w:t>series</w:t>
      </w:r>
      <w:proofErr w:type="spellEnd"/>
      <w:r w:rsidRPr="006A3B43">
        <w:rPr>
          <w:lang w:val="de-DE"/>
        </w:rPr>
        <w:t xml:space="preserve"> = {Springer Reference Wirtschaft},</w:t>
      </w:r>
    </w:p>
    <w:p w:rsidR="006A3B43" w:rsidRPr="006A3B43" w:rsidRDefault="006A3B43" w:rsidP="006A3B43">
      <w:pPr>
        <w:rPr>
          <w:lang w:val="de-DE"/>
        </w:rPr>
      </w:pPr>
      <w:r w:rsidRPr="006A3B43">
        <w:rPr>
          <w:lang w:val="de-DE"/>
        </w:rPr>
        <w:t xml:space="preserve"> </w:t>
      </w:r>
      <w:proofErr w:type="spellStart"/>
      <w:r w:rsidRPr="006A3B43">
        <w:rPr>
          <w:lang w:val="de-DE"/>
        </w:rPr>
        <w:t>editor</w:t>
      </w:r>
      <w:proofErr w:type="spellEnd"/>
      <w:r w:rsidRPr="006A3B43">
        <w:rPr>
          <w:lang w:val="de-DE"/>
        </w:rPr>
        <w:t xml:space="preserve"> = {Kollmann, Tobias},</w:t>
      </w:r>
    </w:p>
    <w:p w:rsidR="006A3B43" w:rsidRPr="006A3B43" w:rsidRDefault="006A3B43" w:rsidP="006A3B43">
      <w:pPr>
        <w:rPr>
          <w:lang w:val="de-DE"/>
        </w:rPr>
      </w:pPr>
      <w:r w:rsidRPr="006A3B43">
        <w:rPr>
          <w:lang w:val="de-DE"/>
        </w:rPr>
        <w:t xml:space="preserve"> </w:t>
      </w:r>
      <w:proofErr w:type="spellStart"/>
      <w:r w:rsidRPr="006A3B43">
        <w:rPr>
          <w:lang w:val="de-DE"/>
        </w:rPr>
        <w:t>booktitle</w:t>
      </w:r>
      <w:proofErr w:type="spellEnd"/>
      <w:r w:rsidRPr="006A3B43">
        <w:rPr>
          <w:lang w:val="de-DE"/>
        </w:rPr>
        <w:t xml:space="preserve"> = {Handbuch Digitale Wirtschaft},</w:t>
      </w:r>
    </w:p>
    <w:p w:rsidR="006A3B43" w:rsidRPr="006A3B43" w:rsidRDefault="006A3B43" w:rsidP="006A3B43">
      <w:pPr>
        <w:rPr>
          <w:lang w:val="de-DE"/>
        </w:rPr>
      </w:pPr>
      <w:r w:rsidRPr="006A3B43">
        <w:rPr>
          <w:lang w:val="de-DE"/>
        </w:rPr>
        <w:t xml:space="preserve"> </w:t>
      </w:r>
      <w:proofErr w:type="spellStart"/>
      <w:r w:rsidRPr="006A3B43">
        <w:rPr>
          <w:lang w:val="de-DE"/>
        </w:rPr>
        <w:t>year</w:t>
      </w:r>
      <w:proofErr w:type="spellEnd"/>
      <w:r w:rsidRPr="006A3B43">
        <w:rPr>
          <w:lang w:val="de-DE"/>
        </w:rPr>
        <w:t xml:space="preserve"> = {2020},</w:t>
      </w:r>
    </w:p>
    <w:p w:rsidR="006A3B43" w:rsidRPr="006A3B43" w:rsidRDefault="006A3B43" w:rsidP="006A3B43">
      <w:pPr>
        <w:rPr>
          <w:lang w:val="de-DE"/>
        </w:rPr>
      </w:pPr>
      <w:r w:rsidRPr="006A3B43">
        <w:rPr>
          <w:lang w:val="de-DE"/>
        </w:rPr>
        <w:t xml:space="preserve"> </w:t>
      </w:r>
      <w:proofErr w:type="spellStart"/>
      <w:r w:rsidRPr="006A3B43">
        <w:rPr>
          <w:lang w:val="de-DE"/>
        </w:rPr>
        <w:t>address</w:t>
      </w:r>
      <w:proofErr w:type="spellEnd"/>
      <w:r w:rsidRPr="006A3B43">
        <w:rPr>
          <w:lang w:val="de-DE"/>
        </w:rPr>
        <w:t xml:space="preserve"> = {Wiesbaden},</w:t>
      </w:r>
    </w:p>
    <w:p w:rsidR="006A3B43" w:rsidRPr="006A3B43" w:rsidRDefault="006A3B43" w:rsidP="006A3B43">
      <w:pPr>
        <w:rPr>
          <w:lang w:val="de-DE"/>
        </w:rPr>
      </w:pPr>
      <w:r w:rsidRPr="006A3B43">
        <w:rPr>
          <w:lang w:val="de-DE"/>
        </w:rPr>
        <w:t xml:space="preserve"> </w:t>
      </w:r>
      <w:proofErr w:type="spellStart"/>
      <w:r w:rsidRPr="006A3B43">
        <w:rPr>
          <w:lang w:val="de-DE"/>
        </w:rPr>
        <w:t>doi</w:t>
      </w:r>
      <w:proofErr w:type="spellEnd"/>
      <w:r w:rsidRPr="006A3B43">
        <w:rPr>
          <w:lang w:val="de-DE"/>
        </w:rPr>
        <w:t xml:space="preserve"> = {10.1007/978-3-658-17345-6{\</w:t>
      </w:r>
      <w:proofErr w:type="spellStart"/>
      <w:r w:rsidRPr="006A3B43">
        <w:rPr>
          <w:lang w:val="de-DE"/>
        </w:rPr>
        <w:t>textunderscore</w:t>
      </w:r>
      <w:proofErr w:type="spellEnd"/>
      <w:r w:rsidRPr="006A3B43">
        <w:rPr>
          <w:lang w:val="de-DE"/>
        </w:rPr>
        <w:t xml:space="preserve"> }71-1}</w:t>
      </w:r>
    </w:p>
    <w:p w:rsidR="006A3B43" w:rsidRDefault="006A3B43" w:rsidP="006A3B43">
      <w:r>
        <w:t>}</w:t>
      </w:r>
    </w:p>
    <w:p w:rsidR="006A3B43" w:rsidRDefault="006A3B43" w:rsidP="006A3B43"/>
    <w:p w:rsidR="006D2BAD" w:rsidRDefault="006D2BAD" w:rsidP="00741A39"/>
    <w:sdt>
      <w:sdtPr>
        <w:tag w:val="CitaviBibliography"/>
        <w:id w:val="1568531766"/>
        <w:placeholder>
          <w:docPart w:val="DefaultPlaceholder_-1854013440"/>
        </w:placeholder>
      </w:sdtPr>
      <w:sdtEndPr>
        <w:rPr>
          <w:b w:val="0"/>
          <w:sz w:val="24"/>
        </w:rPr>
      </w:sdtEndPr>
      <w:sdtContent>
        <w:p w:rsidR="00324637" w:rsidRDefault="009A6D23" w:rsidP="00324637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324637">
            <w:t>Publication bibliography</w:t>
          </w:r>
        </w:p>
        <w:p w:rsidR="00324637" w:rsidRDefault="00324637" w:rsidP="00324637">
          <w:pPr>
            <w:pStyle w:val="CitaviBibliographyEntry"/>
          </w:pPr>
          <w:bookmarkStart w:id="1" w:name="_CTVL00113a4671b34aa45fa9b1fd8e349cb282e"/>
          <w:proofErr w:type="spellStart"/>
          <w:r>
            <w:t>Ataei</w:t>
          </w:r>
          <w:proofErr w:type="spellEnd"/>
          <w:r>
            <w:t xml:space="preserve">, </w:t>
          </w:r>
          <w:proofErr w:type="spellStart"/>
          <w:r>
            <w:t>Pouya</w:t>
          </w:r>
          <w:proofErr w:type="spellEnd"/>
          <w:proofErr w:type="gramStart"/>
          <w:r>
            <w:t>;</w:t>
          </w:r>
          <w:proofErr w:type="gramEnd"/>
          <w:r>
            <w:t xml:space="preserve"> Litchfield, Alan (2020): Big Data Reference Architectures, a systematic literature review. </w:t>
          </w:r>
          <w:proofErr w:type="gramStart"/>
          <w:r>
            <w:t>In :</w:t>
          </w:r>
          <w:proofErr w:type="gramEnd"/>
          <w:r>
            <w:t xml:space="preserve"> Australasian Conference on Information Systems (ACIS) 2020. Wellington, New Zealand: AIS.</w:t>
          </w:r>
        </w:p>
        <w:p w:rsidR="00324637" w:rsidRDefault="00324637" w:rsidP="00324637">
          <w:pPr>
            <w:pStyle w:val="CitaviBibliographyEntry"/>
          </w:pPr>
          <w:bookmarkStart w:id="2" w:name="_CTVL0010355313f77e841b2b67bd405e016e91d"/>
          <w:bookmarkEnd w:id="1"/>
          <w:r>
            <w:t xml:space="preserve">Chang, </w:t>
          </w:r>
          <w:proofErr w:type="gramStart"/>
          <w:r>
            <w:t>Wo</w:t>
          </w:r>
          <w:proofErr w:type="gramEnd"/>
          <w:r>
            <w:t xml:space="preserve"> L.; Grady, Nancy (2019): NIST Big Data Interoperability Framework: Volume 1, Definitions. Available online at https://doi.org/10.6028/NIST.SP.1500-1r2.</w:t>
          </w:r>
        </w:p>
        <w:p w:rsidR="00324637" w:rsidRDefault="00324637" w:rsidP="00324637">
          <w:pPr>
            <w:pStyle w:val="CitaviBibliographyEntry"/>
          </w:pPr>
          <w:bookmarkStart w:id="3" w:name="_CTVL0018e19a2acc5df4210b832e3b2909fdbc0"/>
          <w:bookmarkEnd w:id="2"/>
          <w:r>
            <w:t>Diebold, Francis X. (2012): On the Origin(s) and Development of the Term 'Big Data'. In</w:t>
          </w:r>
          <w:bookmarkEnd w:id="3"/>
          <w:r>
            <w:t xml:space="preserve"> </w:t>
          </w:r>
          <w:r w:rsidRPr="00324637">
            <w:rPr>
              <w:i/>
            </w:rPr>
            <w:t>SSRN Journal</w:t>
          </w:r>
          <w:r w:rsidRPr="00324637">
            <w:t>. DOI: 10.2139/ssrn.2152421.</w:t>
          </w:r>
        </w:p>
        <w:p w:rsidR="00324637" w:rsidRDefault="00324637" w:rsidP="00324637">
          <w:pPr>
            <w:pStyle w:val="CitaviBibliographyEntry"/>
          </w:pPr>
          <w:bookmarkStart w:id="4" w:name="_CTVL001a524ac8a2d90439288a09239bdd6522b"/>
          <w:proofErr w:type="spellStart"/>
          <w:r>
            <w:t>Drews</w:t>
          </w:r>
          <w:proofErr w:type="spellEnd"/>
          <w:r>
            <w:t xml:space="preserve">, Paul; </w:t>
          </w:r>
          <w:proofErr w:type="spellStart"/>
          <w:r>
            <w:t>Schirmer</w:t>
          </w:r>
          <w:proofErr w:type="spellEnd"/>
          <w:r>
            <w:t xml:space="preserve">, Ingrid; </w:t>
          </w:r>
          <w:proofErr w:type="spellStart"/>
          <w:r>
            <w:t>Horlach</w:t>
          </w:r>
          <w:proofErr w:type="spellEnd"/>
          <w:r>
            <w:t xml:space="preserve">, Bettina; </w:t>
          </w:r>
          <w:proofErr w:type="spellStart"/>
          <w:r>
            <w:t>Tekaat</w:t>
          </w:r>
          <w:proofErr w:type="spellEnd"/>
          <w:r>
            <w:t xml:space="preserve">, Carsten (2017): Bimodal Enterprise Architecture Management: The Emergence of a New EAM Function for a </w:t>
          </w:r>
          <w:proofErr w:type="spellStart"/>
          <w:r>
            <w:t>BizDevOps</w:t>
          </w:r>
          <w:proofErr w:type="spellEnd"/>
          <w:r>
            <w:t xml:space="preserve">-Based Fast IT. </w:t>
          </w:r>
          <w:proofErr w:type="gramStart"/>
          <w:r>
            <w:t>In :</w:t>
          </w:r>
          <w:proofErr w:type="gramEnd"/>
          <w:r>
            <w:t xml:space="preserve"> 2017 IEEE 21st International Enterprise Distributed Object Computing Workshop (EDOCW). </w:t>
          </w:r>
          <w:proofErr w:type="gramStart"/>
          <w:r>
            <w:t>2017</w:t>
          </w:r>
          <w:proofErr w:type="gramEnd"/>
          <w:r>
            <w:t xml:space="preserve"> IEEE 21st International Enterprise Distributed Object Computing Workshop (EDOCW). Quebec City, QC, 10.10.2017 - 13.10.2017: IEEE, pp. 57–64.</w:t>
          </w:r>
        </w:p>
        <w:p w:rsidR="00324637" w:rsidRDefault="00324637" w:rsidP="00324637">
          <w:pPr>
            <w:pStyle w:val="CitaviBibliographyEntry"/>
          </w:pPr>
          <w:bookmarkStart w:id="5" w:name="_CTVL001ef11b16abc0645a1844d6d3e3c8e8bfd"/>
          <w:bookmarkEnd w:id="4"/>
          <w:proofErr w:type="spellStart"/>
          <w:r>
            <w:t>Faitelson</w:t>
          </w:r>
          <w:proofErr w:type="spellEnd"/>
          <w:r>
            <w:t xml:space="preserve">, David; Heinrich, Robert; </w:t>
          </w:r>
          <w:proofErr w:type="spellStart"/>
          <w:r>
            <w:t>Tyszberowicz</w:t>
          </w:r>
          <w:proofErr w:type="spellEnd"/>
          <w:r>
            <w:t xml:space="preserve">, Shmuel (2018): Functional Decomposition for Software Architecture Evolution. In </w:t>
          </w:r>
          <w:proofErr w:type="spellStart"/>
          <w:r>
            <w:t>Luís</w:t>
          </w:r>
          <w:proofErr w:type="spellEnd"/>
          <w:r>
            <w:t xml:space="preserve"> Ferreira </w:t>
          </w:r>
          <w:proofErr w:type="spellStart"/>
          <w:r>
            <w:t>Pires</w:t>
          </w:r>
          <w:proofErr w:type="spellEnd"/>
          <w:r>
            <w:t xml:space="preserve">, </w:t>
          </w:r>
          <w:proofErr w:type="spellStart"/>
          <w:r>
            <w:t>Slimane</w:t>
          </w:r>
          <w:proofErr w:type="spellEnd"/>
          <w:r>
            <w:t xml:space="preserve"> </w:t>
          </w:r>
          <w:proofErr w:type="spellStart"/>
          <w:r>
            <w:t>Hammoudi</w:t>
          </w:r>
          <w:proofErr w:type="spellEnd"/>
          <w:r>
            <w:t xml:space="preserve">, Bran </w:t>
          </w:r>
          <w:proofErr w:type="spellStart"/>
          <w:r>
            <w:t>Selic</w:t>
          </w:r>
          <w:proofErr w:type="spellEnd"/>
          <w:r>
            <w:t xml:space="preserve"> (Eds.): Model-Driven Engineering and Software Development, vol. 880. Cham: Springer International Publishing (Communications in computer and information science), pp. 377–400.</w:t>
          </w:r>
        </w:p>
        <w:p w:rsidR="00324637" w:rsidRDefault="00324637" w:rsidP="00324637">
          <w:pPr>
            <w:pStyle w:val="CitaviBibliographyEntry"/>
          </w:pPr>
          <w:bookmarkStart w:id="6" w:name="_CTVL001ef0854e8ec854c9da44f3f0a8d769bb7"/>
          <w:bookmarkEnd w:id="5"/>
          <w:proofErr w:type="spellStart"/>
          <w:r>
            <w:lastRenderedPageBreak/>
            <w:t>Fernández</w:t>
          </w:r>
          <w:proofErr w:type="spellEnd"/>
          <w:r>
            <w:t>, A. M.; Gutiérrez-</w:t>
          </w:r>
          <w:proofErr w:type="spellStart"/>
          <w:r>
            <w:t>Avilés</w:t>
          </w:r>
          <w:proofErr w:type="spellEnd"/>
          <w:r>
            <w:t xml:space="preserve">, D.; </w:t>
          </w:r>
          <w:proofErr w:type="spellStart"/>
          <w:r>
            <w:t>Troncoso</w:t>
          </w:r>
          <w:proofErr w:type="spellEnd"/>
          <w:r>
            <w:t xml:space="preserve">, A.; </w:t>
          </w:r>
          <w:proofErr w:type="spellStart"/>
          <w:r>
            <w:t>Martínez</w:t>
          </w:r>
          <w:proofErr w:type="spellEnd"/>
          <w:r>
            <w:t>–</w:t>
          </w:r>
          <w:proofErr w:type="spellStart"/>
          <w:r>
            <w:t>Álvarez</w:t>
          </w:r>
          <w:proofErr w:type="spellEnd"/>
          <w:r>
            <w:t>, F. (2020): Automated Deployment of a Spark Cluster with Machine Learning Algorithm Integration. In</w:t>
          </w:r>
          <w:bookmarkEnd w:id="6"/>
          <w:r>
            <w:t xml:space="preserve"> </w:t>
          </w:r>
          <w:r w:rsidRPr="00324637">
            <w:rPr>
              <w:i/>
            </w:rPr>
            <w:t xml:space="preserve">Big Data Research </w:t>
          </w:r>
          <w:r w:rsidRPr="00324637">
            <w:t>19-20, p. 100135. DOI: 10.1016/j.bdr.2020.100135.</w:t>
          </w:r>
        </w:p>
        <w:p w:rsidR="00324637" w:rsidRDefault="00324637" w:rsidP="00324637">
          <w:pPr>
            <w:pStyle w:val="CitaviBibliographyEntry"/>
          </w:pPr>
          <w:bookmarkStart w:id="7" w:name="_CTVL0015a3159f1eb4145b7938d5417a114849b"/>
          <w:proofErr w:type="spellStart"/>
          <w:r>
            <w:t>Freymann</w:t>
          </w:r>
          <w:proofErr w:type="spellEnd"/>
          <w:r>
            <w:t xml:space="preserve">, Andreas; Maier, Florian; Schaefer, Kristian; </w:t>
          </w:r>
          <w:proofErr w:type="spellStart"/>
          <w:r>
            <w:t>Böhnel</w:t>
          </w:r>
          <w:proofErr w:type="spellEnd"/>
          <w:r>
            <w:t xml:space="preserve">, Tom (2020): Tackling the Six Fundamental Challenges of Big Data in Research Projects by Utilizing a Scalable and Modular Architecture. </w:t>
          </w:r>
          <w:proofErr w:type="gramStart"/>
          <w:r>
            <w:t>In :</w:t>
          </w:r>
          <w:proofErr w:type="gramEnd"/>
          <w:r>
            <w:t xml:space="preserve"> Proceedings of the 5th International Conference on Internet of Things, Big Data and Security. </w:t>
          </w:r>
          <w:proofErr w:type="gramStart"/>
          <w:r>
            <w:t>5th</w:t>
          </w:r>
          <w:proofErr w:type="gramEnd"/>
          <w:r>
            <w:t xml:space="preserve"> International Conference on Internet of Things, Big Data and Security. Prague, Czech Republic, 07.05.2020 - 09.05.2020: SCITEPRESS - Science and Technology Publications, pp. 249–256.</w:t>
          </w:r>
        </w:p>
        <w:p w:rsidR="00324637" w:rsidRDefault="00324637" w:rsidP="00324637">
          <w:pPr>
            <w:pStyle w:val="CitaviBibliographyEntry"/>
          </w:pPr>
          <w:bookmarkStart w:id="8" w:name="_CTVL001fa21bcc6be3840648ff6e8a8a704cddb"/>
          <w:bookmarkEnd w:id="7"/>
          <w:proofErr w:type="spellStart"/>
          <w:r>
            <w:t>Gandomi</w:t>
          </w:r>
          <w:proofErr w:type="spellEnd"/>
          <w:r>
            <w:t>, Amir</w:t>
          </w:r>
          <w:proofErr w:type="gramStart"/>
          <w:r>
            <w:t>;</w:t>
          </w:r>
          <w:proofErr w:type="gramEnd"/>
          <w:r>
            <w:t xml:space="preserve"> </w:t>
          </w:r>
          <w:proofErr w:type="spellStart"/>
          <w:r>
            <w:t>Haider</w:t>
          </w:r>
          <w:proofErr w:type="spellEnd"/>
          <w:r>
            <w:t xml:space="preserve">, </w:t>
          </w:r>
          <w:proofErr w:type="spellStart"/>
          <w:r>
            <w:t>Murtaza</w:t>
          </w:r>
          <w:proofErr w:type="spellEnd"/>
          <w:r>
            <w:t xml:space="preserve"> (2015): Beyond the hype: Big data concepts, methods, and analytics. In</w:t>
          </w:r>
          <w:bookmarkEnd w:id="8"/>
          <w:r>
            <w:t xml:space="preserve"> </w:t>
          </w:r>
          <w:r w:rsidRPr="00324637">
            <w:rPr>
              <w:i/>
            </w:rPr>
            <w:t xml:space="preserve">International Journal of Information Management </w:t>
          </w:r>
          <w:r w:rsidRPr="00324637">
            <w:t>35 (2), pp. 137–144. DOI: 10.1016/j.ijinfomgt.2014.10.007.</w:t>
          </w:r>
        </w:p>
        <w:p w:rsidR="00324637" w:rsidRDefault="00324637" w:rsidP="00324637">
          <w:pPr>
            <w:pStyle w:val="CitaviBibliographyEntry"/>
          </w:pPr>
          <w:bookmarkStart w:id="9" w:name="_CTVL001f0645becb90c43bc9cb25d70428dddb6"/>
          <w:r>
            <w:t xml:space="preserve">Gardiner, Adrian; </w:t>
          </w:r>
          <w:proofErr w:type="spellStart"/>
          <w:r>
            <w:t>Aasheim</w:t>
          </w:r>
          <w:proofErr w:type="spellEnd"/>
          <w:r>
            <w:t xml:space="preserve">, Cheryl; </w:t>
          </w:r>
          <w:proofErr w:type="spellStart"/>
          <w:r>
            <w:t>Rutner</w:t>
          </w:r>
          <w:proofErr w:type="spellEnd"/>
          <w:r>
            <w:t>, Paige; Williams, Susan (2018): Skill Requirements in Big Data: A Content Analysis of Job Advertisements. In</w:t>
          </w:r>
          <w:bookmarkEnd w:id="9"/>
          <w:r>
            <w:t xml:space="preserve"> </w:t>
          </w:r>
          <w:r w:rsidRPr="00324637">
            <w:rPr>
              <w:i/>
            </w:rPr>
            <w:t xml:space="preserve">Journal of Computer Information Systems </w:t>
          </w:r>
          <w:r w:rsidRPr="00324637">
            <w:t>58 (4), pp. 374–384. DOI: 10.1080/08874417.2017.1289354.</w:t>
          </w:r>
        </w:p>
        <w:p w:rsidR="00324637" w:rsidRDefault="00324637" w:rsidP="00324637">
          <w:pPr>
            <w:pStyle w:val="CitaviBibliographyEntry"/>
          </w:pPr>
          <w:bookmarkStart w:id="10" w:name="_CTVL0014169331e30364f08b4b33887df39bbea"/>
          <w:proofErr w:type="spellStart"/>
          <w:r>
            <w:t>Jamshidi</w:t>
          </w:r>
          <w:proofErr w:type="spellEnd"/>
          <w:r>
            <w:t xml:space="preserve">, </w:t>
          </w:r>
          <w:proofErr w:type="spellStart"/>
          <w:r>
            <w:t>Pooyan</w:t>
          </w:r>
          <w:proofErr w:type="spellEnd"/>
          <w:r>
            <w:t xml:space="preserve">; </w:t>
          </w:r>
          <w:proofErr w:type="spellStart"/>
          <w:r>
            <w:t>Pahl</w:t>
          </w:r>
          <w:proofErr w:type="spellEnd"/>
          <w:r>
            <w:t xml:space="preserve">, Claus; </w:t>
          </w:r>
          <w:proofErr w:type="spellStart"/>
          <w:r>
            <w:t>Mendonca</w:t>
          </w:r>
          <w:proofErr w:type="spellEnd"/>
          <w:r>
            <w:t xml:space="preserve">, </w:t>
          </w:r>
          <w:proofErr w:type="spellStart"/>
          <w:r>
            <w:t>Nabor</w:t>
          </w:r>
          <w:proofErr w:type="spellEnd"/>
          <w:r>
            <w:t xml:space="preserve"> C.; Lewis, James; </w:t>
          </w:r>
          <w:proofErr w:type="spellStart"/>
          <w:r>
            <w:t>Tilkov</w:t>
          </w:r>
          <w:proofErr w:type="spellEnd"/>
          <w:r>
            <w:t xml:space="preserve">, Stefan (2018): </w:t>
          </w:r>
          <w:proofErr w:type="spellStart"/>
          <w:r>
            <w:t>Microservices</w:t>
          </w:r>
          <w:proofErr w:type="spellEnd"/>
          <w:r>
            <w:t>: The Journey So Far and Challenges Ahead. In</w:t>
          </w:r>
          <w:bookmarkEnd w:id="10"/>
          <w:r>
            <w:t xml:space="preserve"> </w:t>
          </w:r>
          <w:r w:rsidRPr="00324637">
            <w:rPr>
              <w:i/>
            </w:rPr>
            <w:t xml:space="preserve">IEEE </w:t>
          </w:r>
          <w:proofErr w:type="spellStart"/>
          <w:r w:rsidRPr="00324637">
            <w:rPr>
              <w:i/>
            </w:rPr>
            <w:t>Softw</w:t>
          </w:r>
          <w:proofErr w:type="spellEnd"/>
          <w:r w:rsidRPr="00324637">
            <w:rPr>
              <w:i/>
            </w:rPr>
            <w:t xml:space="preserve">. </w:t>
          </w:r>
          <w:proofErr w:type="gramStart"/>
          <w:r w:rsidRPr="00324637">
            <w:t>35</w:t>
          </w:r>
          <w:proofErr w:type="gramEnd"/>
          <w:r w:rsidRPr="00324637">
            <w:t xml:space="preserve"> (3), pp. 24–35. DOI: 10.1109/MS.2018.2141039.</w:t>
          </w:r>
        </w:p>
        <w:p w:rsidR="00324637" w:rsidRDefault="00324637" w:rsidP="00324637">
          <w:pPr>
            <w:pStyle w:val="CitaviBibliographyEntry"/>
          </w:pPr>
          <w:bookmarkStart w:id="11" w:name="_CTVL001120321223074410da8e09086f29e0579"/>
          <w:proofErr w:type="spellStart"/>
          <w:r>
            <w:t>Krylovskiy</w:t>
          </w:r>
          <w:proofErr w:type="spellEnd"/>
          <w:r>
            <w:t xml:space="preserve">, </w:t>
          </w:r>
          <w:proofErr w:type="spellStart"/>
          <w:r>
            <w:t>Alexandr</w:t>
          </w:r>
          <w:proofErr w:type="spellEnd"/>
          <w:r>
            <w:t xml:space="preserve">; </w:t>
          </w:r>
          <w:proofErr w:type="spellStart"/>
          <w:r>
            <w:t>Jahn</w:t>
          </w:r>
          <w:proofErr w:type="spellEnd"/>
          <w:r>
            <w:t xml:space="preserve">, Marco; Patti, </w:t>
          </w:r>
          <w:proofErr w:type="spellStart"/>
          <w:r>
            <w:t>Edoardo</w:t>
          </w:r>
          <w:proofErr w:type="spellEnd"/>
          <w:r>
            <w:t xml:space="preserve"> (2015): Designing a Smart City Internet of Things Platform with </w:t>
          </w:r>
          <w:proofErr w:type="spellStart"/>
          <w:r>
            <w:t>Microservice</w:t>
          </w:r>
          <w:proofErr w:type="spellEnd"/>
          <w:r>
            <w:t xml:space="preserve"> Architecture. In Irfan Awan (Ed.): Proceedings of the </w:t>
          </w:r>
          <w:proofErr w:type="gramStart"/>
          <w:r>
            <w:t>3rd</w:t>
          </w:r>
          <w:proofErr w:type="gramEnd"/>
          <w:r>
            <w:t xml:space="preserve"> International Conference on Future Internet of Things and Cloud (</w:t>
          </w:r>
          <w:proofErr w:type="spellStart"/>
          <w:r>
            <w:t>FiCloud</w:t>
          </w:r>
          <w:proofErr w:type="spellEnd"/>
          <w:r>
            <w:t xml:space="preserve"> 2015). Rome, Italy, 24.08.2015 - 26.08.2015. Piscataway, NJ: IEEE, pp. 25–30.</w:t>
          </w:r>
        </w:p>
        <w:p w:rsidR="00324637" w:rsidRDefault="00324637" w:rsidP="00324637">
          <w:pPr>
            <w:pStyle w:val="CitaviBibliographyEntry"/>
          </w:pPr>
          <w:bookmarkStart w:id="12" w:name="_CTVL0013a7ce0301edf4a58936df205d3093fca"/>
          <w:bookmarkEnd w:id="11"/>
          <w:proofErr w:type="spellStart"/>
          <w:r>
            <w:t>Nadareishvili</w:t>
          </w:r>
          <w:proofErr w:type="spellEnd"/>
          <w:r>
            <w:t xml:space="preserve">, </w:t>
          </w:r>
          <w:proofErr w:type="spellStart"/>
          <w:r>
            <w:t>Irakli</w:t>
          </w:r>
          <w:proofErr w:type="spellEnd"/>
          <w:r>
            <w:t xml:space="preserve">; </w:t>
          </w:r>
          <w:proofErr w:type="spellStart"/>
          <w:r>
            <w:t>Mitra</w:t>
          </w:r>
          <w:proofErr w:type="spellEnd"/>
          <w:r>
            <w:t xml:space="preserve">, Ronnie; </w:t>
          </w:r>
          <w:proofErr w:type="spellStart"/>
          <w:r>
            <w:t>McLarty</w:t>
          </w:r>
          <w:proofErr w:type="spellEnd"/>
          <w:r>
            <w:t xml:space="preserve">, Matt; Amundsen, Michael (2016): </w:t>
          </w:r>
          <w:proofErr w:type="spellStart"/>
          <w:r>
            <w:t>Microservice</w:t>
          </w:r>
          <w:proofErr w:type="spellEnd"/>
          <w:r>
            <w:t xml:space="preserve"> architecture. Aligning principles, practices, and culture. First edition. Beijing, Boston, </w:t>
          </w:r>
          <w:proofErr w:type="spellStart"/>
          <w:r>
            <w:t>Farnham</w:t>
          </w:r>
          <w:proofErr w:type="spellEnd"/>
          <w:r>
            <w:t>, Sebastopol, Tokyo: O´Reilly.</w:t>
          </w:r>
        </w:p>
        <w:p w:rsidR="00324637" w:rsidRDefault="00324637" w:rsidP="00324637">
          <w:pPr>
            <w:pStyle w:val="CitaviBibliographyEntry"/>
          </w:pPr>
          <w:bookmarkStart w:id="13" w:name="_CTVL001d70f4b9bfa7e4b92b9d82f391eaac508"/>
          <w:bookmarkEnd w:id="12"/>
          <w:proofErr w:type="spellStart"/>
          <w:r>
            <w:t>Parlina</w:t>
          </w:r>
          <w:proofErr w:type="spellEnd"/>
          <w:r>
            <w:t xml:space="preserve">, Anne; </w:t>
          </w:r>
          <w:proofErr w:type="spellStart"/>
          <w:r>
            <w:t>Ramli</w:t>
          </w:r>
          <w:proofErr w:type="spellEnd"/>
          <w:r>
            <w:t xml:space="preserve">, </w:t>
          </w:r>
          <w:proofErr w:type="spellStart"/>
          <w:r>
            <w:t>Kalamullah</w:t>
          </w:r>
          <w:proofErr w:type="spellEnd"/>
          <w:r>
            <w:t xml:space="preserve">; </w:t>
          </w:r>
          <w:proofErr w:type="spellStart"/>
          <w:r>
            <w:t>Murfi</w:t>
          </w:r>
          <w:proofErr w:type="spellEnd"/>
          <w:r>
            <w:t xml:space="preserve">, </w:t>
          </w:r>
          <w:proofErr w:type="spellStart"/>
          <w:r>
            <w:t>Hendri</w:t>
          </w:r>
          <w:proofErr w:type="spellEnd"/>
          <w:r>
            <w:t xml:space="preserve"> (2020): Theme Mapping and </w:t>
          </w:r>
          <w:proofErr w:type="spellStart"/>
          <w:r>
            <w:t>Bibliometrics</w:t>
          </w:r>
          <w:proofErr w:type="spellEnd"/>
          <w:r>
            <w:t xml:space="preserve"> Analysis of One Decade of Big Data Research in the Scopus Database. In</w:t>
          </w:r>
          <w:bookmarkEnd w:id="13"/>
          <w:r>
            <w:t xml:space="preserve"> </w:t>
          </w:r>
          <w:r w:rsidRPr="00324637">
            <w:rPr>
              <w:i/>
            </w:rPr>
            <w:t xml:space="preserve">Information </w:t>
          </w:r>
          <w:r w:rsidRPr="00324637">
            <w:t>11 (2), pp. 69–94. DOI: 10.3390/info11020069.</w:t>
          </w:r>
        </w:p>
        <w:p w:rsidR="00324637" w:rsidRPr="00324637" w:rsidRDefault="00324637" w:rsidP="00324637">
          <w:pPr>
            <w:pStyle w:val="CitaviBibliographyEntry"/>
            <w:rPr>
              <w:lang w:val="de-DE"/>
            </w:rPr>
          </w:pPr>
          <w:bookmarkStart w:id="14" w:name="_CTVL001ac841044bbb8453b9311693b215081e7"/>
          <w:r>
            <w:t xml:space="preserve">Volk, Matthias; Staegemann, Daniel; </w:t>
          </w:r>
          <w:proofErr w:type="spellStart"/>
          <w:r>
            <w:t>Bosse</w:t>
          </w:r>
          <w:proofErr w:type="spellEnd"/>
          <w:r>
            <w:t xml:space="preserve">, </w:t>
          </w:r>
          <w:proofErr w:type="spellStart"/>
          <w:r>
            <w:t>Sascha</w:t>
          </w:r>
          <w:proofErr w:type="spellEnd"/>
          <w:r>
            <w:t xml:space="preserve">; Nahhas, Abdulrahman; Turowski, Klaus (2020a): Towards a Decision Support System for Big Data Projects. </w:t>
          </w:r>
          <w:r w:rsidRPr="00324637">
            <w:rPr>
              <w:lang w:val="de-DE"/>
            </w:rPr>
            <w:t xml:space="preserve">In Norbert Gronau, </w:t>
          </w:r>
          <w:proofErr w:type="spellStart"/>
          <w:r w:rsidRPr="00324637">
            <w:rPr>
              <w:lang w:val="de-DE"/>
            </w:rPr>
            <w:t>Moreen</w:t>
          </w:r>
          <w:proofErr w:type="spellEnd"/>
          <w:r w:rsidRPr="00324637">
            <w:rPr>
              <w:lang w:val="de-DE"/>
            </w:rPr>
            <w:t xml:space="preserve"> Heine, K. </w:t>
          </w:r>
          <w:proofErr w:type="spellStart"/>
          <w:r w:rsidRPr="00324637">
            <w:rPr>
              <w:lang w:val="de-DE"/>
            </w:rPr>
            <w:t>Poustcchi</w:t>
          </w:r>
          <w:proofErr w:type="spellEnd"/>
          <w:r w:rsidRPr="00324637">
            <w:rPr>
              <w:lang w:val="de-DE"/>
            </w:rPr>
            <w:t xml:space="preserve">, H. </w:t>
          </w:r>
          <w:proofErr w:type="spellStart"/>
          <w:r w:rsidRPr="00324637">
            <w:rPr>
              <w:lang w:val="de-DE"/>
            </w:rPr>
            <w:t>Krasnova</w:t>
          </w:r>
          <w:proofErr w:type="spellEnd"/>
          <w:r w:rsidRPr="00324637">
            <w:rPr>
              <w:lang w:val="de-DE"/>
            </w:rPr>
            <w:t xml:space="preserve"> (Eds.): WI2020 Zentrale Tracks: GITO Verlag, pp. 357–368.</w:t>
          </w:r>
        </w:p>
        <w:p w:rsidR="00324637" w:rsidRDefault="00324637" w:rsidP="00324637">
          <w:pPr>
            <w:pStyle w:val="CitaviBibliographyEntry"/>
          </w:pPr>
          <w:bookmarkStart w:id="15" w:name="_CTVL001c702d42074114bfe94f9b126fabe6530"/>
          <w:bookmarkEnd w:id="14"/>
          <w:r>
            <w:t xml:space="preserve">Volk, Matthias; Staegemann, Daniel; Pohl, Matthias; Turowski, Klaus (2019): Challenging Big Data Engineering: Positioning of Current and Future Development. </w:t>
          </w:r>
          <w:proofErr w:type="gramStart"/>
          <w:r>
            <w:t>In :</w:t>
          </w:r>
          <w:proofErr w:type="gramEnd"/>
          <w:r>
            <w:t xml:space="preserve"> Proceedings of the 4th International Conference on Internet of Things, Big Data and Security. </w:t>
          </w:r>
          <w:proofErr w:type="gramStart"/>
          <w:r>
            <w:t>4th</w:t>
          </w:r>
          <w:proofErr w:type="gramEnd"/>
          <w:r>
            <w:t xml:space="preserve"> International Conference on Internet of Things, Big Data and Security. Heraklion, Crete, Greece, 02.05.2019 - 04.05.2019: SCITEPRESS - Science and Technology Publications, pp. 351–358.</w:t>
          </w:r>
        </w:p>
        <w:p w:rsidR="009A6D23" w:rsidRPr="00CE3466" w:rsidRDefault="00324637" w:rsidP="00324637">
          <w:pPr>
            <w:pStyle w:val="CitaviBibliographyEntry"/>
            <w:rPr>
              <w:lang w:val="de-DE"/>
            </w:rPr>
          </w:pPr>
          <w:bookmarkStart w:id="16" w:name="_CTVL00192b9ba2e703a441988cf2d1a502064f4"/>
          <w:bookmarkEnd w:id="15"/>
          <w:r>
            <w:t xml:space="preserve">Volk, Matthias; Staegemann, Daniel; Turowski, Klaus (2020b): Big Data. </w:t>
          </w:r>
          <w:r w:rsidRPr="00324637">
            <w:rPr>
              <w:lang w:val="de-DE"/>
            </w:rPr>
            <w:t>In Tobias Kollmann (Ed.): Handbuch Digitale Wirtschaft. Wiesbaden: Springer Fachmedien Wiesbaden (Springer Reference Wirtschaft), pp. 1–18</w:t>
          </w:r>
          <w:bookmarkEnd w:id="16"/>
          <w:r w:rsidRPr="00324637">
            <w:rPr>
              <w:lang w:val="de-DE"/>
            </w:rPr>
            <w:t>.</w:t>
          </w:r>
          <w:r w:rsidR="009A6D23">
            <w:fldChar w:fldCharType="end"/>
          </w:r>
        </w:p>
      </w:sdtContent>
    </w:sdt>
    <w:p w:rsidR="009A6D23" w:rsidRPr="00CE3466" w:rsidRDefault="009A6D23" w:rsidP="009A6D23">
      <w:pPr>
        <w:rPr>
          <w:lang w:val="de-DE"/>
        </w:rPr>
      </w:pPr>
    </w:p>
    <w:sectPr w:rsidR="009A6D23" w:rsidRPr="00CE3466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19903F0"/>
    <w:multiLevelType w:val="hybridMultilevel"/>
    <w:tmpl w:val="331E7932"/>
    <w:lvl w:ilvl="0" w:tplc="1C96EDAA">
      <w:start w:val="1"/>
      <w:numFmt w:val="decimal"/>
      <w:pStyle w:val="berschrift1"/>
      <w:lvlText w:val="%1"/>
      <w:lvlJc w:val="left"/>
      <w:pPr>
        <w:ind w:left="360" w:hanging="36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260019" w:tentative="1">
      <w:start w:val="1"/>
      <w:numFmt w:val="lowerLetter"/>
      <w:lvlText w:val="%2."/>
      <w:lvlJc w:val="left"/>
      <w:pPr>
        <w:ind w:left="1440" w:hanging="360"/>
      </w:pPr>
    </w:lvl>
    <w:lvl w:ilvl="2" w:tplc="0426001B" w:tentative="1">
      <w:start w:val="1"/>
      <w:numFmt w:val="lowerRoman"/>
      <w:lvlText w:val="%3."/>
      <w:lvlJc w:val="right"/>
      <w:pPr>
        <w:ind w:left="2160" w:hanging="180"/>
      </w:pPr>
    </w:lvl>
    <w:lvl w:ilvl="3" w:tplc="0426000F" w:tentative="1">
      <w:start w:val="1"/>
      <w:numFmt w:val="decimal"/>
      <w:lvlText w:val="%4."/>
      <w:lvlJc w:val="left"/>
      <w:pPr>
        <w:ind w:left="2880" w:hanging="360"/>
      </w:pPr>
    </w:lvl>
    <w:lvl w:ilvl="4" w:tplc="04260019" w:tentative="1">
      <w:start w:val="1"/>
      <w:numFmt w:val="lowerLetter"/>
      <w:lvlText w:val="%5."/>
      <w:lvlJc w:val="left"/>
      <w:pPr>
        <w:ind w:left="3600" w:hanging="360"/>
      </w:pPr>
    </w:lvl>
    <w:lvl w:ilvl="5" w:tplc="0426001B" w:tentative="1">
      <w:start w:val="1"/>
      <w:numFmt w:val="lowerRoman"/>
      <w:lvlText w:val="%6."/>
      <w:lvlJc w:val="right"/>
      <w:pPr>
        <w:ind w:left="4320" w:hanging="180"/>
      </w:pPr>
    </w:lvl>
    <w:lvl w:ilvl="6" w:tplc="0426000F" w:tentative="1">
      <w:start w:val="1"/>
      <w:numFmt w:val="decimal"/>
      <w:lvlText w:val="%7."/>
      <w:lvlJc w:val="left"/>
      <w:pPr>
        <w:ind w:left="5040" w:hanging="360"/>
      </w:pPr>
    </w:lvl>
    <w:lvl w:ilvl="7" w:tplc="04260019" w:tentative="1">
      <w:start w:val="1"/>
      <w:numFmt w:val="lowerLetter"/>
      <w:lvlText w:val="%8."/>
      <w:lvlJc w:val="left"/>
      <w:pPr>
        <w:ind w:left="5760" w:hanging="360"/>
      </w:pPr>
    </w:lvl>
    <w:lvl w:ilvl="8" w:tplc="042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753EF"/>
    <w:rsid w:val="00001D84"/>
    <w:rsid w:val="00015EAC"/>
    <w:rsid w:val="00053D63"/>
    <w:rsid w:val="000C566B"/>
    <w:rsid w:val="001007D6"/>
    <w:rsid w:val="00146114"/>
    <w:rsid w:val="00216B19"/>
    <w:rsid w:val="002A36C2"/>
    <w:rsid w:val="003165BA"/>
    <w:rsid w:val="00324637"/>
    <w:rsid w:val="004207ED"/>
    <w:rsid w:val="004A5C23"/>
    <w:rsid w:val="005E5456"/>
    <w:rsid w:val="005F4247"/>
    <w:rsid w:val="00660D8E"/>
    <w:rsid w:val="006A3B43"/>
    <w:rsid w:val="006D2BAD"/>
    <w:rsid w:val="006D35A5"/>
    <w:rsid w:val="00705726"/>
    <w:rsid w:val="00741A39"/>
    <w:rsid w:val="0081022A"/>
    <w:rsid w:val="008D3F9B"/>
    <w:rsid w:val="009139FD"/>
    <w:rsid w:val="009A6D23"/>
    <w:rsid w:val="00B30E8E"/>
    <w:rsid w:val="00B6511A"/>
    <w:rsid w:val="00B74952"/>
    <w:rsid w:val="00CE3466"/>
    <w:rsid w:val="00D03EEF"/>
    <w:rsid w:val="00D351B3"/>
    <w:rsid w:val="00E53BD3"/>
    <w:rsid w:val="00EE2DA9"/>
    <w:rsid w:val="00F2264C"/>
    <w:rsid w:val="00F753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B04E09"/>
  <w15:chartTrackingRefBased/>
  <w15:docId w15:val="{4CB986AB-F87F-4E0B-8C81-2A6720EB22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aliases w:val="Text"/>
    <w:qFormat/>
    <w:rsid w:val="00F753EF"/>
    <w:pPr>
      <w:overflowPunct w:val="0"/>
      <w:autoSpaceDE w:val="0"/>
      <w:autoSpaceDN w:val="0"/>
      <w:adjustRightInd w:val="0"/>
      <w:spacing w:after="0" w:line="240" w:lineRule="atLeast"/>
      <w:ind w:firstLine="227"/>
      <w:jc w:val="both"/>
      <w:textAlignment w:val="baseline"/>
    </w:pPr>
    <w:rPr>
      <w:rFonts w:ascii="Times New Roman" w:eastAsia="Times New Roman" w:hAnsi="Times New Roman" w:cs="Times New Roman"/>
      <w:sz w:val="24"/>
      <w:szCs w:val="20"/>
      <w:lang w:val="en-US" w:eastAsia="de-DE"/>
    </w:rPr>
  </w:style>
  <w:style w:type="paragraph" w:styleId="berschrift1">
    <w:name w:val="heading 1"/>
    <w:basedOn w:val="Standard"/>
    <w:next w:val="Standard"/>
    <w:link w:val="berschrift1Zchn"/>
    <w:qFormat/>
    <w:rsid w:val="00F753EF"/>
    <w:pPr>
      <w:numPr>
        <w:numId w:val="1"/>
      </w:numPr>
      <w:suppressAutoHyphens/>
      <w:spacing w:before="360" w:after="240" w:line="240" w:lineRule="auto"/>
      <w:jc w:val="left"/>
      <w:outlineLvl w:val="0"/>
    </w:pPr>
    <w:rPr>
      <w:b/>
      <w:sz w:val="28"/>
    </w:rPr>
  </w:style>
  <w:style w:type="paragraph" w:styleId="berschrift2">
    <w:name w:val="heading 2"/>
    <w:basedOn w:val="Standard"/>
    <w:next w:val="Standard"/>
    <w:link w:val="berschrift2Zchn"/>
    <w:qFormat/>
    <w:rsid w:val="00F753EF"/>
    <w:pPr>
      <w:keepNext/>
      <w:keepLines/>
      <w:tabs>
        <w:tab w:val="left" w:pos="567"/>
      </w:tabs>
      <w:suppressAutoHyphens/>
      <w:spacing w:before="360" w:after="240" w:line="240" w:lineRule="auto"/>
      <w:ind w:firstLine="0"/>
      <w:jc w:val="left"/>
      <w:outlineLvl w:val="1"/>
    </w:pPr>
    <w:rPr>
      <w:b/>
      <w:bCs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9A6D23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9A6D23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9A6D23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9A6D23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9A6D23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9A6D23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9A6D23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sid w:val="00F753EF"/>
    <w:rPr>
      <w:rFonts w:ascii="Times New Roman" w:eastAsia="Times New Roman" w:hAnsi="Times New Roman" w:cs="Times New Roman"/>
      <w:b/>
      <w:sz w:val="28"/>
      <w:szCs w:val="20"/>
      <w:lang w:val="en-US" w:eastAsia="de-DE"/>
    </w:rPr>
  </w:style>
  <w:style w:type="character" w:customStyle="1" w:styleId="berschrift2Zchn">
    <w:name w:val="Überschrift 2 Zchn"/>
    <w:basedOn w:val="Absatz-Standardschriftart"/>
    <w:link w:val="berschrift2"/>
    <w:rsid w:val="00F753EF"/>
    <w:rPr>
      <w:rFonts w:ascii="Times New Roman" w:eastAsia="Times New Roman" w:hAnsi="Times New Roman" w:cs="Times New Roman"/>
      <w:b/>
      <w:bCs/>
      <w:sz w:val="24"/>
      <w:szCs w:val="20"/>
      <w:lang w:val="en-US" w:eastAsia="de-DE"/>
    </w:rPr>
  </w:style>
  <w:style w:type="character" w:styleId="Kommentarzeichen">
    <w:name w:val="annotation reference"/>
    <w:rsid w:val="00F753EF"/>
    <w:rPr>
      <w:sz w:val="18"/>
      <w:szCs w:val="18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9A6D23"/>
    <w:pPr>
      <w:spacing w:after="120"/>
      <w:ind w:firstLine="0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9A6D23"/>
    <w:rPr>
      <w:rFonts w:ascii="Times New Roman" w:eastAsia="Times New Roman" w:hAnsi="Times New Roman" w:cs="Times New Roman"/>
      <w:sz w:val="24"/>
      <w:szCs w:val="20"/>
      <w:lang w:val="en-US" w:eastAsia="de-D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9A6D23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9A6D23"/>
    <w:rPr>
      <w:rFonts w:ascii="Times New Roman" w:eastAsia="Times New Roman" w:hAnsi="Times New Roman" w:cs="Times New Roman"/>
      <w:b/>
      <w:sz w:val="28"/>
      <w:szCs w:val="20"/>
      <w:lang w:val="en-US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9A6D23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9A6D23"/>
    <w:rPr>
      <w:rFonts w:ascii="Times New Roman" w:eastAsia="Times New Roman" w:hAnsi="Times New Roman" w:cs="Times New Roman"/>
      <w:b/>
      <w:bCs/>
      <w:sz w:val="24"/>
      <w:szCs w:val="20"/>
      <w:lang w:val="en-US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9A6D23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9A6D23"/>
    <w:rPr>
      <w:rFonts w:ascii="Times New Roman" w:eastAsia="Times New Roman" w:hAnsi="Times New Roman" w:cs="Times New Roman"/>
      <w:b/>
      <w:bCs/>
      <w:sz w:val="24"/>
      <w:szCs w:val="20"/>
      <w:lang w:val="en-US"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9A6D23"/>
    <w:pPr>
      <w:ind w:firstLine="0"/>
      <w:jc w:val="left"/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9A6D23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9A6D23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9A6D23"/>
    <w:pPr>
      <w:ind w:firstLine="0"/>
      <w:jc w:val="left"/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9A6D23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0"/>
      <w:lang w:val="en-US"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9A6D23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0"/>
      <w:lang w:val="en-US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9A6D23"/>
    <w:pPr>
      <w:ind w:firstLine="0"/>
      <w:jc w:val="left"/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9A6D23"/>
    <w:rPr>
      <w:rFonts w:asciiTheme="majorHAnsi" w:eastAsiaTheme="majorEastAsia" w:hAnsiTheme="majorHAnsi" w:cstheme="majorBidi"/>
      <w:color w:val="2E74B5" w:themeColor="accent1" w:themeShade="BF"/>
      <w:sz w:val="24"/>
      <w:szCs w:val="20"/>
      <w:lang w:val="en-US" w:eastAsia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9A6D23"/>
    <w:rPr>
      <w:rFonts w:asciiTheme="majorHAnsi" w:eastAsiaTheme="majorEastAsia" w:hAnsiTheme="majorHAnsi" w:cstheme="majorBidi"/>
      <w:color w:val="2E74B5" w:themeColor="accent1" w:themeShade="BF"/>
      <w:sz w:val="24"/>
      <w:szCs w:val="20"/>
      <w:lang w:val="en-US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9A6D23"/>
    <w:pPr>
      <w:ind w:firstLine="0"/>
      <w:jc w:val="left"/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9A6D23"/>
    <w:rPr>
      <w:rFonts w:asciiTheme="majorHAnsi" w:eastAsiaTheme="majorEastAsia" w:hAnsiTheme="majorHAnsi" w:cstheme="majorBidi"/>
      <w:color w:val="1F4D78" w:themeColor="accent1" w:themeShade="7F"/>
      <w:sz w:val="24"/>
      <w:szCs w:val="20"/>
      <w:lang w:val="en-US"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9A6D23"/>
    <w:rPr>
      <w:rFonts w:asciiTheme="majorHAnsi" w:eastAsiaTheme="majorEastAsia" w:hAnsiTheme="majorHAnsi" w:cstheme="majorBidi"/>
      <w:color w:val="1F4D78" w:themeColor="accent1" w:themeShade="7F"/>
      <w:sz w:val="24"/>
      <w:szCs w:val="20"/>
      <w:lang w:val="en-US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9A6D23"/>
    <w:pPr>
      <w:ind w:firstLine="0"/>
      <w:jc w:val="left"/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9A6D23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0"/>
      <w:lang w:val="en-US"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9A6D23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0"/>
      <w:lang w:val="en-US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9A6D23"/>
    <w:pPr>
      <w:ind w:firstLine="0"/>
      <w:jc w:val="left"/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9A6D23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9A6D23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9A6D23"/>
    <w:pPr>
      <w:ind w:firstLine="0"/>
      <w:jc w:val="left"/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9A6D2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9A6D2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de-DE"/>
    </w:rPr>
  </w:style>
  <w:style w:type="character" w:styleId="Platzhaltertext">
    <w:name w:val="Placeholder Text"/>
    <w:basedOn w:val="Absatz-Standardschriftart"/>
    <w:uiPriority w:val="99"/>
    <w:rsid w:val="009A6D2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1095707-35B5-4282-93AA-6A6FE7FD8161}"/>
      </w:docPartPr>
      <w:docPartBody>
        <w:p w:rsidR="00192040" w:rsidRDefault="00301BA8">
          <w:r w:rsidRPr="00EA1837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8EDE4F2F33541CFAE707349B975DA8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6574C71-BB0C-4EBB-AEF2-E4D87D6F2BBC}"/>
      </w:docPartPr>
      <w:docPartBody>
        <w:p w:rsidR="00192040" w:rsidRDefault="00301BA8" w:rsidP="00301BA8">
          <w:pPr>
            <w:pStyle w:val="08EDE4F2F33541CFAE707349B975DA80"/>
          </w:pPr>
          <w:r w:rsidRPr="00674F4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A68448E07C646808E89C7B7C5B2CF9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D83B831-A7BC-45EF-B6A6-B6C12241077D}"/>
      </w:docPartPr>
      <w:docPartBody>
        <w:p w:rsidR="00192040" w:rsidRDefault="00301BA8" w:rsidP="00301BA8">
          <w:pPr>
            <w:pStyle w:val="BA68448E07C646808E89C7B7C5B2CF94"/>
          </w:pPr>
          <w:r w:rsidRPr="00674F4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B44AFEAEA0D46C1B52C88039459E1E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461A5E0-92D5-47AC-9DF2-3DAF98526DC3}"/>
      </w:docPartPr>
      <w:docPartBody>
        <w:p w:rsidR="00192040" w:rsidRDefault="00301BA8" w:rsidP="00301BA8">
          <w:pPr>
            <w:pStyle w:val="FB44AFEAEA0D46C1B52C88039459E1E4"/>
          </w:pPr>
          <w:r w:rsidRPr="00674F4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575AF3E4E4B4E77A148394A719923A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CFDEF1C-E6F0-4D12-8151-6979CF0F378D}"/>
      </w:docPartPr>
      <w:docPartBody>
        <w:p w:rsidR="00192040" w:rsidRDefault="00301BA8" w:rsidP="00301BA8">
          <w:pPr>
            <w:pStyle w:val="7575AF3E4E4B4E77A148394A719923A1"/>
          </w:pPr>
          <w:r w:rsidRPr="00674F4C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ACDA000FE234310827DF33A55116E0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AFA5FEF-8FD7-4592-B7F9-CA7B3166256D}"/>
      </w:docPartPr>
      <w:docPartBody>
        <w:p w:rsidR="00000000" w:rsidRDefault="00F26471" w:rsidP="00F26471">
          <w:pPr>
            <w:pStyle w:val="DACDA000FE234310827DF33A55116E09"/>
          </w:pPr>
          <w:r w:rsidRPr="00674F4C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01BA8"/>
    <w:rsid w:val="001334AB"/>
    <w:rsid w:val="00192040"/>
    <w:rsid w:val="00301BA8"/>
    <w:rsid w:val="00A71AED"/>
    <w:rsid w:val="00C63294"/>
    <w:rsid w:val="00F264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rsid w:val="00F26471"/>
    <w:rPr>
      <w:color w:val="808080"/>
    </w:rPr>
  </w:style>
  <w:style w:type="paragraph" w:customStyle="1" w:styleId="4C42D5FAE7D448F8947F95E5FCEE57D3">
    <w:name w:val="4C42D5FAE7D448F8947F95E5FCEE57D3"/>
    <w:rsid w:val="00301BA8"/>
  </w:style>
  <w:style w:type="paragraph" w:customStyle="1" w:styleId="BF68CB13D57E42E1A74F15C3838018AB">
    <w:name w:val="BF68CB13D57E42E1A74F15C3838018AB"/>
    <w:rsid w:val="00301BA8"/>
  </w:style>
  <w:style w:type="paragraph" w:customStyle="1" w:styleId="08EDE4F2F33541CFAE707349B975DA80">
    <w:name w:val="08EDE4F2F33541CFAE707349B975DA80"/>
    <w:rsid w:val="00301BA8"/>
  </w:style>
  <w:style w:type="paragraph" w:customStyle="1" w:styleId="BA68448E07C646808E89C7B7C5B2CF94">
    <w:name w:val="BA68448E07C646808E89C7B7C5B2CF94"/>
    <w:rsid w:val="00301BA8"/>
  </w:style>
  <w:style w:type="paragraph" w:customStyle="1" w:styleId="FB44AFEAEA0D46C1B52C88039459E1E4">
    <w:name w:val="FB44AFEAEA0D46C1B52C88039459E1E4"/>
    <w:rsid w:val="00301BA8"/>
  </w:style>
  <w:style w:type="paragraph" w:customStyle="1" w:styleId="7575AF3E4E4B4E77A148394A719923A1">
    <w:name w:val="7575AF3E4E4B4E77A148394A719923A1"/>
    <w:rsid w:val="00301BA8"/>
  </w:style>
  <w:style w:type="paragraph" w:customStyle="1" w:styleId="DACDA000FE234310827DF33A55116E09">
    <w:name w:val="DACDA000FE234310827DF33A55116E09"/>
    <w:rsid w:val="00F26471"/>
  </w:style>
  <w:style w:type="paragraph" w:customStyle="1" w:styleId="5C4364C835C3460D9DFEA7C56DF1CDC6">
    <w:name w:val="5C4364C835C3460D9DFEA7C56DF1CDC6"/>
    <w:rsid w:val="00F2647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22909</Words>
  <Characters>144329</Characters>
  <Application>Microsoft Office Word</Application>
  <DocSecurity>0</DocSecurity>
  <Lines>1202</Lines>
  <Paragraphs>33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Staegemann</dc:creator>
  <cp:keywords/>
  <dc:description/>
  <cp:lastModifiedBy>Daniel Staegemann</cp:lastModifiedBy>
  <cp:revision>20</cp:revision>
  <dcterms:created xsi:type="dcterms:W3CDTF">2022-08-13T15:17:00Z</dcterms:created>
  <dcterms:modified xsi:type="dcterms:W3CDTF">2022-08-14T1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k4srj63l20dt9llz56ssjgjduad7l9l1z7l8rr2ccfn9; ProjectName=PaperMitPouya</vt:lpwstr>
  </property>
  <property fmtid="{D5CDD505-2E9C-101B-9397-08002B2CF9AE}" pid="3" name="CitaviDocumentProperty_7">
    <vt:lpwstr>PaperMitPouya</vt:lpwstr>
  </property>
  <property fmtid="{D5CDD505-2E9C-101B-9397-08002B2CF9AE}" pid="4" name="CitaviDocumentProperty_0">
    <vt:lpwstr>9563ff4a-b601-4e5c-b658-cdca4023c4db</vt:lpwstr>
  </property>
  <property fmtid="{D5CDD505-2E9C-101B-9397-08002B2CF9AE}" pid="5" name="CitaviDocumentProperty_1">
    <vt:lpwstr>6.11.0.0</vt:lpwstr>
  </property>
</Properties>
</file>